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FB40EF" w14:textId="1A7BAE1B" w:rsidR="00DE77D9" w:rsidRDefault="00F34CD9" w:rsidP="009B2D49">
      <w:pPr>
        <w:pStyle w:val="Cdigo"/>
        <w:sectPr w:rsidR="00DE77D9" w:rsidSect="00DE77D9">
          <w:headerReference w:type="default" r:id="rId8"/>
          <w:footerReference w:type="default" r:id="rId9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  <w:bookmarkStart w:id="0" w:name="_Toc13865668"/>
      <w:r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19E10C4" wp14:editId="54D97AA8">
                <wp:simplePos x="0" y="0"/>
                <wp:positionH relativeFrom="margin">
                  <wp:posOffset>184122</wp:posOffset>
                </wp:positionH>
                <wp:positionV relativeFrom="paragraph">
                  <wp:posOffset>6455162</wp:posOffset>
                </wp:positionV>
                <wp:extent cx="5399405" cy="1140321"/>
                <wp:effectExtent l="0" t="0" r="0" b="3175"/>
                <wp:wrapNone/>
                <wp:docPr id="8" name="Cuadro de texto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99405" cy="114032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rPr>
                                <w:rStyle w:val="nfasissutil"/>
                              </w:rPr>
                              <w:alias w:val="Asunto"/>
                              <w:tag w:val=""/>
                              <w:id w:val="376748341"/>
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<w:text/>
                            </w:sdtPr>
                            <w:sdtEndPr>
                              <w:rPr>
                                <w:rStyle w:val="nfasissutil"/>
                              </w:rPr>
                            </w:sdtEndPr>
                            <w:sdtContent>
                              <w:p w14:paraId="064A279B" w14:textId="04C448CF" w:rsidR="006F1930" w:rsidRPr="00BB287C" w:rsidRDefault="00F34CD9" w:rsidP="006F1930">
                                <w:pPr>
                                  <w:jc w:val="right"/>
                                  <w:rPr>
                                    <w:rStyle w:val="nfasissutil"/>
                                  </w:rPr>
                                </w:pPr>
                                <w:r>
                                  <w:rPr>
                                    <w:rStyle w:val="nfasissutil"/>
                                  </w:rPr>
                                  <w:t>Sistemas de Información no estructurada</w:t>
                                </w:r>
                              </w:p>
                            </w:sdtContent>
                          </w:sdt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19E10C4" id="_x0000_t202" coordsize="21600,21600" o:spt="202" path="m,l,21600r21600,l21600,xe">
                <v:stroke joinstyle="miter"/>
                <v:path gradientshapeok="t" o:connecttype="rect"/>
              </v:shapetype>
              <v:shape id="Cuadro de texto 8" o:spid="_x0000_s1026" type="#_x0000_t202" style="position:absolute;left:0;text-align:left;margin-left:14.5pt;margin-top:508.3pt;width:425.15pt;height:89.8pt;z-index:251675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" filled="f" stroked="f" strokeweight=".5pt">
                <v:textbox>
                  <w:txbxContent>
                    <w:sdt>
                      <w:sdtPr>
                        <w:rPr>
                          <w:rStyle w:val="nfasissutil"/>
                        </w:rPr>
                        <w:alias w:val="Asunto"/>
                        <w:tag w:val=""/>
                        <w:id w:val="376748341"/>
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<w:text/>
                      </w:sdtPr>
                      <w:sdtEndPr>
                        <w:rPr>
                          <w:rStyle w:val="nfasissutil"/>
                        </w:rPr>
                      </w:sdtEndPr>
                      <w:sdtContent>
                        <w:p w14:paraId="064A279B" w14:textId="04C448CF" w:rsidR="006F1930" w:rsidRPr="00BB287C" w:rsidRDefault="00F34CD9" w:rsidP="006F1930">
                          <w:pPr>
                            <w:jc w:val="right"/>
                            <w:rPr>
                              <w:rStyle w:val="nfasissutil"/>
                            </w:rPr>
                          </w:pPr>
                          <w:r>
                            <w:rPr>
                              <w:rStyle w:val="nfasissutil"/>
                            </w:rPr>
                            <w:t>Sistemas de Información no estructurada</w:t>
                          </w:r>
                        </w:p>
                      </w:sdtContent>
                    </w:sdt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07B0464" wp14:editId="2A6431D1">
                <wp:simplePos x="0" y="0"/>
                <wp:positionH relativeFrom="margin">
                  <wp:align>left</wp:align>
                </wp:positionH>
                <wp:positionV relativeFrom="paragraph">
                  <wp:posOffset>1493801</wp:posOffset>
                </wp:positionV>
                <wp:extent cx="4954772" cy="664234"/>
                <wp:effectExtent l="0" t="0" r="0" b="2540"/>
                <wp:wrapNone/>
                <wp:docPr id="6" name="Cuadro de texto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54772" cy="664234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FF15B23" w14:textId="77777777" w:rsidR="006F1930" w:rsidRPr="00BB287C" w:rsidRDefault="006F1930" w:rsidP="006F1930">
                            <w:pPr>
                              <w:pStyle w:val="Subttulo"/>
                            </w:pPr>
                            <w:r w:rsidRPr="00BB287C">
                              <w:t>Trabajo del Máster Universitario en Ingeniería Informátic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7B0464" id="Cuadro de texto 6" o:spid="_x0000_s1027" type="#_x0000_t202" style="position:absolute;left:0;text-align:left;margin-left:0;margin-top:117.6pt;width:390.15pt;height:52.3pt;z-index:251673600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" filled="f" stroked="f" strokeweight=".5pt">
                <v:textbox>
                  <w:txbxContent>
                    <w:p w14:paraId="3FF15B23" w14:textId="77777777" w:rsidR="006F1930" w:rsidRPr="00BB287C" w:rsidRDefault="006F1930" w:rsidP="006F1930">
                      <w:pPr>
                        <w:pStyle w:val="Subttulo"/>
                      </w:pPr>
                      <w:r w:rsidRPr="00BB287C">
                        <w:t>Trabajo del Máster Universitario en Ingeniería Informátic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60D7EF52" wp14:editId="5705192B">
                <wp:simplePos x="0" y="0"/>
                <wp:positionH relativeFrom="margin">
                  <wp:align>right</wp:align>
                </wp:positionH>
                <wp:positionV relativeFrom="paragraph">
                  <wp:posOffset>167625</wp:posOffset>
                </wp:positionV>
                <wp:extent cx="5390515" cy="1403497"/>
                <wp:effectExtent l="0" t="0" r="0" b="6350"/>
                <wp:wrapNone/>
                <wp:docPr id="18" name="Cuadro de texto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90515" cy="1403497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alias w:val="Título"/>
                              <w:tag w:val=""/>
                              <w:id w:val="570158485"/>
                              <w:placeholder>
                                <w:docPart w:val="6978350CE49643108903EFAC5CEEC61B"/>
                              </w:placeholder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/>
                            <w:sdtContent>
                              <w:p w14:paraId="6AB4DB97" w14:textId="7EE2A254" w:rsidR="006F1930" w:rsidRPr="00C37A0F" w:rsidRDefault="00F34CD9" w:rsidP="006F1930">
                                <w:pPr>
                                  <w:pStyle w:val="Ttulo"/>
                                </w:pPr>
                                <w:r>
                                  <w:t>Memoria Practica Final</w:t>
                                </w:r>
                              </w:p>
                            </w:sdtContent>
                          </w:sdt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0D7EF52" id="Cuadro de texto 18" o:spid="_x0000_s1028" type="#_x0000_t202" style="position:absolute;left:0;text-align:left;margin-left:373.25pt;margin-top:13.2pt;width:424.45pt;height:110.5pt;z-index:25167974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" filled="f" stroked="f" strokeweight=".5pt">
                <v:textbox>
                  <w:txbxContent>
                    <w:sdt>
                      <w:sdtPr>
                        <w:alias w:val="Título"/>
                        <w:tag w:val=""/>
                        <w:id w:val="570158485"/>
                        <w:placeholder>
                          <w:docPart w:val="6978350CE49643108903EFAC5CEEC61B"/>
                        </w:placeholder>
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<w:text/>
                      </w:sdtPr>
                      <w:sdtEndPr/>
                      <w:sdtContent>
                        <w:p w14:paraId="6AB4DB97" w14:textId="7EE2A254" w:rsidR="006F1930" w:rsidRPr="00C37A0F" w:rsidRDefault="00F34CD9" w:rsidP="006F1930">
                          <w:pPr>
                            <w:pStyle w:val="Ttulo"/>
                          </w:pPr>
                          <w:r>
                            <w:t>Memoria Practica Final</w:t>
                          </w:r>
                        </w:p>
                      </w:sdtContent>
                    </w:sdt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79A3748A" wp14:editId="0EBABDE2">
                <wp:simplePos x="0" y="0"/>
                <wp:positionH relativeFrom="margin">
                  <wp:align>left</wp:align>
                </wp:positionH>
                <wp:positionV relativeFrom="paragraph">
                  <wp:posOffset>4159073</wp:posOffset>
                </wp:positionV>
                <wp:extent cx="5400040" cy="577850"/>
                <wp:effectExtent l="0" t="0" r="0" b="0"/>
                <wp:wrapNone/>
                <wp:docPr id="7" name="Cuadro de texto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00040" cy="577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261EEF5" w14:textId="77777777" w:rsidR="006F1930" w:rsidRPr="00231EF1" w:rsidRDefault="006F1930" w:rsidP="006F1930">
                            <w:pPr>
                              <w:rPr>
                                <w:rStyle w:val="nfasissutil"/>
                              </w:rPr>
                            </w:pPr>
                            <w:r w:rsidRPr="00231EF1">
                              <w:rPr>
                                <w:rStyle w:val="nfasissutil"/>
                              </w:rPr>
                              <w:t>Victor Fagúndez Poyo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9A3748A" id="Cuadro de texto 7" o:spid="_x0000_s1029" type="#_x0000_t202" style="position:absolute;left:0;text-align:left;margin-left:0;margin-top:327.5pt;width:425.2pt;height:45.5pt;z-index:25167462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" filled="f" stroked="f" strokeweight=".5pt">
                <v:textbox>
                  <w:txbxContent>
                    <w:p w14:paraId="7261EEF5" w14:textId="77777777" w:rsidR="006F1930" w:rsidRPr="00231EF1" w:rsidRDefault="006F1930" w:rsidP="006F1930">
                      <w:pPr>
                        <w:rPr>
                          <w:rStyle w:val="nfasissutil"/>
                        </w:rPr>
                      </w:pPr>
                      <w:r w:rsidRPr="00231EF1">
                        <w:rPr>
                          <w:rStyle w:val="nfasissutil"/>
                        </w:rPr>
                        <w:t>Victor Fagúndez Poyo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31EF1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2D13425F" wp14:editId="56E603FD">
                <wp:simplePos x="0" y="0"/>
                <wp:positionH relativeFrom="margin">
                  <wp:posOffset>2800749</wp:posOffset>
                </wp:positionH>
                <wp:positionV relativeFrom="paragraph">
                  <wp:posOffset>7606252</wp:posOffset>
                </wp:positionV>
                <wp:extent cx="2783795" cy="377825"/>
                <wp:effectExtent l="0" t="0" r="0" b="3175"/>
                <wp:wrapNone/>
                <wp:docPr id="10" name="Cuadro de texto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83795" cy="3778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7EE5E5A" w14:textId="77777777" w:rsidR="006F1930" w:rsidRPr="00973861" w:rsidRDefault="006F1930" w:rsidP="00231EF1">
                            <w:pPr>
                              <w:pStyle w:val="Subttulo"/>
                            </w:pPr>
                            <w:r w:rsidRPr="00973861">
                              <w:t xml:space="preserve">E.T.S de </w:t>
                            </w:r>
                            <w:r>
                              <w:t>I</w:t>
                            </w:r>
                            <w:r w:rsidRPr="00973861">
                              <w:t xml:space="preserve">ngeniería </w:t>
                            </w:r>
                            <w:r>
                              <w:t>I</w:t>
                            </w:r>
                            <w:r w:rsidRPr="00973861">
                              <w:t>nformátic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13425F" id="Cuadro de texto 10" o:spid="_x0000_s1030" type="#_x0000_t202" style="position:absolute;left:0;text-align:left;margin-left:220.55pt;margin-top:598.9pt;width:219.2pt;height:29.75pt;z-index:2516776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" filled="f" stroked="f" strokeweight=".5pt">
                <v:textbox>
                  <w:txbxContent>
                    <w:p w14:paraId="07EE5E5A" w14:textId="77777777" w:rsidR="006F1930" w:rsidRPr="00973861" w:rsidRDefault="006F1930" w:rsidP="00231EF1">
                      <w:pPr>
                        <w:pStyle w:val="Subttulo"/>
                      </w:pPr>
                      <w:r w:rsidRPr="00973861">
                        <w:t xml:space="preserve">E.T.S de </w:t>
                      </w:r>
                      <w:r>
                        <w:t>I</w:t>
                      </w:r>
                      <w:r w:rsidRPr="00973861">
                        <w:t xml:space="preserve">ngeniería </w:t>
                      </w:r>
                      <w:r>
                        <w:t>I</w:t>
                      </w:r>
                      <w:r w:rsidRPr="00973861">
                        <w:t>nformátic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31EF1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5133D3B5" wp14:editId="4C4D9594">
                <wp:simplePos x="0" y="0"/>
                <wp:positionH relativeFrom="margin">
                  <wp:posOffset>3970330</wp:posOffset>
                </wp:positionH>
                <wp:positionV relativeFrom="paragraph">
                  <wp:posOffset>8042186</wp:posOffset>
                </wp:positionV>
                <wp:extent cx="1614214" cy="393700"/>
                <wp:effectExtent l="0" t="0" r="0" b="6350"/>
                <wp:wrapNone/>
                <wp:docPr id="9" name="Cuadro de texto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14214" cy="3937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D3953AF" w14:textId="77777777" w:rsidR="006F1930" w:rsidRPr="00A33C35" w:rsidRDefault="006F1930" w:rsidP="00231EF1">
                            <w:pPr>
                              <w:pStyle w:val="Subttulo"/>
                            </w:pPr>
                            <w:r w:rsidRPr="00A33C35">
                              <w:t>Curso 2021/202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33D3B5" id="Cuadro de texto 9" o:spid="_x0000_s1031" type="#_x0000_t202" style="position:absolute;left:0;text-align:left;margin-left:312.6pt;margin-top:633.25pt;width:127.1pt;height:31pt;z-index:2516766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" filled="f" stroked="f" strokeweight=".5pt">
                <v:textbox>
                  <w:txbxContent>
                    <w:p w14:paraId="2D3953AF" w14:textId="77777777" w:rsidR="006F1930" w:rsidRPr="00A33C35" w:rsidRDefault="006F1930" w:rsidP="00231EF1">
                      <w:pPr>
                        <w:pStyle w:val="Subttulo"/>
                      </w:pPr>
                      <w:r w:rsidRPr="00A33C35">
                        <w:t>Curso 2021/2022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6F1930" w:rsidRPr="00787096">
        <w:rPr>
          <w:noProof/>
        </w:rPr>
        <w:drawing>
          <wp:anchor distT="0" distB="0" distL="114300" distR="114300" simplePos="0" relativeHeight="251670528" behindDoc="0" locked="0" layoutInCell="1" allowOverlap="1" wp14:anchorId="57702BE6" wp14:editId="1F5AB475">
            <wp:simplePos x="0" y="0"/>
            <wp:positionH relativeFrom="page">
              <wp:align>right</wp:align>
            </wp:positionH>
            <wp:positionV relativeFrom="paragraph">
              <wp:posOffset>-903605</wp:posOffset>
            </wp:positionV>
            <wp:extent cx="1087755" cy="1067435"/>
            <wp:effectExtent l="0" t="0" r="0" b="0"/>
            <wp:wrapNone/>
            <wp:docPr id="17" name="Imagen 17" descr="Logotip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Imagen 17" descr="Logotip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7755" cy="1067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End w:id="0"/>
      <w:r w:rsidR="00716830">
        <w:br w:type="page"/>
      </w:r>
    </w:p>
    <w:p w14:paraId="40F6C8B9" w14:textId="77777777" w:rsidR="009235E6" w:rsidRDefault="009235E6" w:rsidP="009235E6">
      <w:pPr>
        <w:pStyle w:val="Ttulo2"/>
        <w:numPr>
          <w:ilvl w:val="0"/>
          <w:numId w:val="0"/>
        </w:numPr>
        <w:ind w:left="360"/>
      </w:pPr>
    </w:p>
    <w:tbl>
      <w:tblPr>
        <w:tblStyle w:val="Tabladecuadrcula3"/>
        <w:tblW w:w="0" w:type="auto"/>
        <w:tblLook w:val="04A0" w:firstRow="1" w:lastRow="0" w:firstColumn="1" w:lastColumn="0" w:noHBand="0" w:noVBand="1"/>
      </w:tblPr>
      <w:tblGrid>
        <w:gridCol w:w="1129"/>
        <w:gridCol w:w="1281"/>
        <w:gridCol w:w="6084"/>
      </w:tblGrid>
      <w:tr w:rsidR="009235E6" w14:paraId="672EEDE1" w14:textId="77777777" w:rsidTr="00CC6C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8494" w:type="dxa"/>
            <w:gridSpan w:val="3"/>
          </w:tcPr>
          <w:p w14:paraId="567F2803" w14:textId="77777777" w:rsidR="009235E6" w:rsidRPr="00104888" w:rsidRDefault="009235E6" w:rsidP="00A213FD">
            <w:pPr>
              <w:rPr>
                <w:rFonts w:ascii="Verdana" w:hAnsi="Verdana"/>
                <w:i w:val="0"/>
              </w:rPr>
            </w:pPr>
            <w:r w:rsidRPr="00104888">
              <w:rPr>
                <w:rFonts w:ascii="Verdana" w:hAnsi="Verdana"/>
                <w:i w:val="0"/>
              </w:rPr>
              <w:t>Historial de Revisiones</w:t>
            </w:r>
          </w:p>
        </w:tc>
      </w:tr>
      <w:tr w:rsidR="009235E6" w14:paraId="39340CE1" w14:textId="77777777" w:rsidTr="00CC6C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0E68B512" w14:textId="77777777" w:rsidR="009235E6" w:rsidRPr="00581722" w:rsidRDefault="009235E6">
            <w:pPr>
              <w:spacing w:line="259" w:lineRule="auto"/>
              <w:jc w:val="left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Versión</w:t>
            </w:r>
          </w:p>
        </w:tc>
        <w:tc>
          <w:tcPr>
            <w:tcW w:w="1281" w:type="dxa"/>
          </w:tcPr>
          <w:p w14:paraId="61F72F55" w14:textId="77777777" w:rsidR="009235E6" w:rsidRPr="00581722" w:rsidRDefault="009235E6">
            <w:pPr>
              <w:spacing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Fecha</w:t>
            </w:r>
          </w:p>
        </w:tc>
        <w:tc>
          <w:tcPr>
            <w:tcW w:w="6084" w:type="dxa"/>
          </w:tcPr>
          <w:p w14:paraId="62DFA7C5" w14:textId="77777777" w:rsidR="009235E6" w:rsidRPr="00581722" w:rsidRDefault="009235E6">
            <w:pPr>
              <w:spacing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Descripción</w:t>
            </w:r>
          </w:p>
        </w:tc>
      </w:tr>
      <w:tr w:rsidR="0054519F" w14:paraId="5FBC68C8" w14:textId="77777777" w:rsidTr="00CC6C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1CDEE530" w14:textId="77777777" w:rsidR="0054519F" w:rsidRPr="0054519F" w:rsidRDefault="00873714">
            <w:pPr>
              <w:spacing w:line="259" w:lineRule="auto"/>
              <w:jc w:val="left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</w:t>
            </w:r>
            <w:r w:rsidR="0054519F" w:rsidRPr="0054519F">
              <w:rPr>
                <w:rFonts w:cs="Times New Roman"/>
                <w:sz w:val="20"/>
                <w:szCs w:val="20"/>
              </w:rPr>
              <w:t>.0.0</w:t>
            </w:r>
          </w:p>
        </w:tc>
        <w:tc>
          <w:tcPr>
            <w:tcW w:w="1281" w:type="dxa"/>
          </w:tcPr>
          <w:p w14:paraId="2E0B26EC" w14:textId="77777777" w:rsidR="0054519F" w:rsidRPr="0054519F" w:rsidRDefault="003C1A26">
            <w:pPr>
              <w:spacing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CREATEDATE  \@ "dd.MM.yy"  \* MERGEFORMAT </w:instrText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 w:rsidR="002D6A35">
              <w:rPr>
                <w:rFonts w:cs="Times New Roman"/>
                <w:noProof/>
                <w:sz w:val="20"/>
                <w:szCs w:val="20"/>
              </w:rPr>
              <w:t>29.03.22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6084" w:type="dxa"/>
          </w:tcPr>
          <w:p w14:paraId="7CE10652" w14:textId="77777777" w:rsidR="0054519F" w:rsidRPr="0054519F" w:rsidRDefault="0054519F">
            <w:pPr>
              <w:spacing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54519F">
              <w:rPr>
                <w:rFonts w:cs="Times New Roman"/>
                <w:sz w:val="20"/>
                <w:szCs w:val="20"/>
              </w:rPr>
              <w:t>Creación del documento</w:t>
            </w:r>
          </w:p>
        </w:tc>
      </w:tr>
    </w:tbl>
    <w:p w14:paraId="5A0C9732" w14:textId="77777777" w:rsidR="009235E6" w:rsidRDefault="009235E6">
      <w:pPr>
        <w:spacing w:line="259" w:lineRule="auto"/>
        <w:jc w:val="left"/>
      </w:pPr>
    </w:p>
    <w:p w14:paraId="30115180" w14:textId="77777777" w:rsidR="009235E6" w:rsidRDefault="0023485F">
      <w:pPr>
        <w:spacing w:line="259" w:lineRule="auto"/>
        <w:jc w:val="left"/>
        <w:rPr>
          <w:rFonts w:ascii="Raleway" w:eastAsiaTheme="majorEastAsia" w:hAnsi="Raleway" w:cstheme="majorBidi"/>
          <w:sz w:val="32"/>
          <w:szCs w:val="26"/>
        </w:rPr>
      </w:pPr>
      <w:r>
        <w:br w:type="page"/>
      </w:r>
    </w:p>
    <w:sdt>
      <w:sdtPr>
        <w:rPr>
          <w:rFonts w:ascii="Times New Roman" w:eastAsiaTheme="minorHAnsi" w:hAnsi="Times New Roman" w:cstheme="minorBidi"/>
          <w:b w:val="0"/>
          <w:smallCaps/>
          <w:color w:val="auto"/>
          <w:sz w:val="22"/>
          <w:szCs w:val="22"/>
          <w:lang w:eastAsia="en-US"/>
        </w:rPr>
        <w:id w:val="39797132"/>
        <w:docPartObj>
          <w:docPartGallery w:val="Table of Contents"/>
          <w:docPartUnique/>
        </w:docPartObj>
      </w:sdtPr>
      <w:sdtEndPr>
        <w:rPr>
          <w:bCs/>
          <w:smallCaps w:val="0"/>
        </w:rPr>
      </w:sdtEndPr>
      <w:sdtContent>
        <w:p w14:paraId="23706A67" w14:textId="77777777" w:rsidR="00BC7E6B" w:rsidRPr="00175737" w:rsidRDefault="00BC7E6B" w:rsidP="009235E6">
          <w:pPr>
            <w:pStyle w:val="TtuloTDC"/>
            <w:numPr>
              <w:ilvl w:val="0"/>
              <w:numId w:val="0"/>
            </w:numPr>
            <w:ind w:left="360"/>
            <w:rPr>
              <w:rStyle w:val="Ttulodellibro"/>
            </w:rPr>
          </w:pPr>
          <w:r w:rsidRPr="00175737">
            <w:rPr>
              <w:rStyle w:val="Ttulodellibro"/>
              <w:b/>
              <w:bCs w:val="0"/>
            </w:rPr>
            <w:t>Contenido</w:t>
          </w:r>
        </w:p>
        <w:p w14:paraId="523E4853" w14:textId="271A9F68" w:rsidR="00C155C2" w:rsidRDefault="009D7543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r>
            <w:rPr>
              <w:sz w:val="22"/>
            </w:rPr>
            <w:fldChar w:fldCharType="begin"/>
          </w:r>
          <w:r>
            <w:rPr>
              <w:sz w:val="22"/>
            </w:rPr>
            <w:instrText xml:space="preserve"> TOC \o "1-3" \h \z \u </w:instrText>
          </w:r>
          <w:r>
            <w:rPr>
              <w:sz w:val="22"/>
            </w:rPr>
            <w:fldChar w:fldCharType="separate"/>
          </w:r>
          <w:hyperlink w:anchor="_Toc102468550" w:history="1">
            <w:r w:rsidR="00C155C2" w:rsidRPr="000C5398">
              <w:rPr>
                <w:rStyle w:val="Hipervnculo"/>
                <w:noProof/>
              </w:rPr>
              <w:t>1.</w:t>
            </w:r>
            <w:r w:rsidR="00C155C2"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="00C155C2" w:rsidRPr="000C5398">
              <w:rPr>
                <w:rStyle w:val="Hipervnculo"/>
                <w:noProof/>
              </w:rPr>
              <w:t>Enunciado</w:t>
            </w:r>
            <w:r w:rsidR="00C155C2">
              <w:rPr>
                <w:noProof/>
                <w:webHidden/>
              </w:rPr>
              <w:tab/>
            </w:r>
            <w:r w:rsidR="00C155C2">
              <w:rPr>
                <w:noProof/>
                <w:webHidden/>
              </w:rPr>
              <w:fldChar w:fldCharType="begin"/>
            </w:r>
            <w:r w:rsidR="00C155C2">
              <w:rPr>
                <w:noProof/>
                <w:webHidden/>
              </w:rPr>
              <w:instrText xml:space="preserve"> PAGEREF _Toc102468550 \h </w:instrText>
            </w:r>
            <w:r w:rsidR="00C155C2">
              <w:rPr>
                <w:noProof/>
                <w:webHidden/>
              </w:rPr>
            </w:r>
            <w:r w:rsidR="00C155C2">
              <w:rPr>
                <w:noProof/>
                <w:webHidden/>
              </w:rPr>
              <w:fldChar w:fldCharType="separate"/>
            </w:r>
            <w:r w:rsidR="00C155C2">
              <w:rPr>
                <w:noProof/>
                <w:webHidden/>
              </w:rPr>
              <w:t>1</w:t>
            </w:r>
            <w:r w:rsidR="00C155C2">
              <w:rPr>
                <w:noProof/>
                <w:webHidden/>
              </w:rPr>
              <w:fldChar w:fldCharType="end"/>
            </w:r>
          </w:hyperlink>
        </w:p>
        <w:p w14:paraId="3A69676D" w14:textId="18A64D01" w:rsidR="00C155C2" w:rsidRDefault="00C155C2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51" w:history="1">
            <w:r w:rsidRPr="000C5398">
              <w:rPr>
                <w:rStyle w:val="Hipervnculo"/>
                <w:noProof/>
              </w:rPr>
              <w:t>2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0C5398">
              <w:rPr>
                <w:rStyle w:val="Hipervnculo"/>
                <w:noProof/>
              </w:rPr>
              <w:t>Consideraciones inicia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B1A12D" w14:textId="6D274679" w:rsidR="00C155C2" w:rsidRDefault="00C155C2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52" w:history="1">
            <w:r w:rsidRPr="000C5398">
              <w:rPr>
                <w:rStyle w:val="Hipervnculo"/>
                <w:noProof/>
              </w:rPr>
              <w:t>3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0C5398">
              <w:rPr>
                <w:rStyle w:val="Hipervnculo"/>
                <w:noProof/>
              </w:rPr>
              <w:t>Algoritmo ba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8140B8" w14:textId="700C341D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53" w:history="1">
            <w:r w:rsidRPr="000C5398">
              <w:rPr>
                <w:rStyle w:val="Hipervnculo"/>
                <w:noProof/>
              </w:rPr>
              <w:t>3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9CB8F8" w14:textId="27495657" w:rsidR="00C155C2" w:rsidRDefault="00C155C2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54" w:history="1">
            <w:r w:rsidRPr="000C5398">
              <w:rPr>
                <w:rStyle w:val="Hipervnculo"/>
                <w:noProof/>
              </w:rPr>
              <w:t>3.1.1. Problemas encontr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70F20A" w14:textId="16D07555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55" w:history="1">
            <w:r w:rsidRPr="000C5398">
              <w:rPr>
                <w:rStyle w:val="Hipervnculo"/>
                <w:noProof/>
              </w:rPr>
              <w:t>3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022B57" w14:textId="0A594484" w:rsidR="00C155C2" w:rsidRDefault="00C155C2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56" w:history="1">
            <w:r w:rsidRPr="000C5398">
              <w:rPr>
                <w:rStyle w:val="Hipervnculo"/>
                <w:noProof/>
              </w:rPr>
              <w:t>3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45B445" w14:textId="46A81C24" w:rsidR="00C155C2" w:rsidRDefault="00C155C2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57" w:history="1">
            <w:r w:rsidRPr="000C5398">
              <w:rPr>
                <w:rStyle w:val="Hipervnculo"/>
                <w:noProof/>
              </w:rPr>
              <w:t>4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0C5398">
              <w:rPr>
                <w:rStyle w:val="Hipervnculo"/>
                <w:noProof/>
              </w:rPr>
              <w:t>Limpiando los datos. Todo a minúscul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21AB17" w14:textId="428CD10B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58" w:history="1">
            <w:r w:rsidRPr="000C5398">
              <w:rPr>
                <w:rStyle w:val="Hipervnculo"/>
                <w:noProof/>
              </w:rPr>
              <w:t>4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AD33AD" w14:textId="0A90CD43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59" w:history="1">
            <w:r w:rsidRPr="000C5398">
              <w:rPr>
                <w:rStyle w:val="Hipervnculo"/>
                <w:noProof/>
              </w:rPr>
              <w:t>4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A42EAC" w14:textId="5EAC2343" w:rsidR="00C155C2" w:rsidRDefault="00C155C2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60" w:history="1">
            <w:r w:rsidRPr="000C5398">
              <w:rPr>
                <w:rStyle w:val="Hipervnculo"/>
                <w:noProof/>
              </w:rPr>
              <w:t>4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9F2027" w14:textId="12C00BD8" w:rsidR="00C155C2" w:rsidRDefault="00C155C2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61" w:history="1">
            <w:r w:rsidRPr="000C5398">
              <w:rPr>
                <w:rStyle w:val="Hipervnculo"/>
                <w:noProof/>
              </w:rPr>
              <w:t>5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0C5398">
              <w:rPr>
                <w:rStyle w:val="Hipervnculo"/>
                <w:noProof/>
              </w:rPr>
              <w:t>Limpiando los datos. Eliminar signos de puntua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A13D53" w14:textId="06CCB054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62" w:history="1">
            <w:r w:rsidRPr="000C5398">
              <w:rPr>
                <w:rStyle w:val="Hipervnculo"/>
                <w:noProof/>
              </w:rPr>
              <w:t>5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BA9798" w14:textId="7AEEE503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63" w:history="1">
            <w:r w:rsidRPr="000C5398">
              <w:rPr>
                <w:rStyle w:val="Hipervnculo"/>
                <w:noProof/>
              </w:rPr>
              <w:t>5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567CCE" w14:textId="593D46DD" w:rsidR="00C155C2" w:rsidRDefault="00C155C2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64" w:history="1">
            <w:r w:rsidRPr="000C5398">
              <w:rPr>
                <w:rStyle w:val="Hipervnculo"/>
                <w:noProof/>
              </w:rPr>
              <w:t>5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FEDBD5" w14:textId="4B2BABFB" w:rsidR="00C155C2" w:rsidRDefault="00C155C2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65" w:history="1">
            <w:r w:rsidRPr="000C5398">
              <w:rPr>
                <w:rStyle w:val="Hipervnculo"/>
                <w:noProof/>
              </w:rPr>
              <w:t>6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0C5398">
              <w:rPr>
                <w:rStyle w:val="Hipervnculo"/>
                <w:noProof/>
              </w:rPr>
              <w:t>Limpiando los datos. Eliminando Stopwor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442A8F" w14:textId="721A90E6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66" w:history="1">
            <w:r w:rsidRPr="000C5398">
              <w:rPr>
                <w:rStyle w:val="Hipervnculo"/>
                <w:noProof/>
              </w:rPr>
              <w:t>6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2181ED" w14:textId="7B502FA1" w:rsidR="00C155C2" w:rsidRDefault="00C155C2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67" w:history="1">
            <w:r w:rsidRPr="000C5398">
              <w:rPr>
                <w:rStyle w:val="Hipervnculo"/>
                <w:noProof/>
              </w:rPr>
              <w:t>6.1.1. Problemas encontr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8209A2" w14:textId="7A2D00EE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68" w:history="1">
            <w:r w:rsidRPr="000C5398">
              <w:rPr>
                <w:rStyle w:val="Hipervnculo"/>
                <w:noProof/>
              </w:rPr>
              <w:t>6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B86FF5" w14:textId="309E9658" w:rsidR="00C155C2" w:rsidRDefault="00C155C2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69" w:history="1">
            <w:r w:rsidRPr="000C5398">
              <w:rPr>
                <w:rStyle w:val="Hipervnculo"/>
                <w:noProof/>
              </w:rPr>
              <w:t>6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ABD742" w14:textId="4AD5D47D" w:rsidR="00C155C2" w:rsidRDefault="00C155C2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70" w:history="1">
            <w:r w:rsidRPr="000C5398">
              <w:rPr>
                <w:rStyle w:val="Hipervnculo"/>
                <w:noProof/>
              </w:rPr>
              <w:t>7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0C5398">
              <w:rPr>
                <w:rStyle w:val="Hipervnculo"/>
                <w:noProof/>
              </w:rPr>
              <w:t>Limpiando los datos. Eliminando nombres de usuari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6DBCDF" w14:textId="64BBFC5B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71" w:history="1">
            <w:r w:rsidRPr="000C5398">
              <w:rPr>
                <w:rStyle w:val="Hipervnculo"/>
                <w:noProof/>
              </w:rPr>
              <w:t>7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F36BD6" w14:textId="175C411E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72" w:history="1">
            <w:r w:rsidRPr="000C5398">
              <w:rPr>
                <w:rStyle w:val="Hipervnculo"/>
                <w:noProof/>
              </w:rPr>
              <w:t>7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7CCCC2" w14:textId="4B605D47" w:rsidR="00C155C2" w:rsidRDefault="00C155C2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73" w:history="1">
            <w:r w:rsidRPr="000C5398">
              <w:rPr>
                <w:rStyle w:val="Hipervnculo"/>
                <w:noProof/>
              </w:rPr>
              <w:t>7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C7E40C" w14:textId="15A0CA78" w:rsidR="00C155C2" w:rsidRDefault="00C155C2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74" w:history="1">
            <w:r w:rsidRPr="000C5398">
              <w:rPr>
                <w:rStyle w:val="Hipervnculo"/>
                <w:noProof/>
              </w:rPr>
              <w:t>8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0C5398">
              <w:rPr>
                <w:rStyle w:val="Hipervnculo"/>
                <w:noProof/>
              </w:rPr>
              <w:t>Limpiando los datos. Eliminando enla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849BB1" w14:textId="6B03CEEB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75" w:history="1">
            <w:r w:rsidRPr="000C5398">
              <w:rPr>
                <w:rStyle w:val="Hipervnculo"/>
                <w:noProof/>
              </w:rPr>
              <w:t>8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55AE8B" w14:textId="46B75550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76" w:history="1">
            <w:r w:rsidRPr="000C5398">
              <w:rPr>
                <w:rStyle w:val="Hipervnculo"/>
                <w:noProof/>
              </w:rPr>
              <w:t>8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15CAC8" w14:textId="47B31D62" w:rsidR="00C155C2" w:rsidRDefault="00C155C2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77" w:history="1">
            <w:r w:rsidRPr="000C5398">
              <w:rPr>
                <w:rStyle w:val="Hipervnculo"/>
                <w:noProof/>
              </w:rPr>
              <w:t>8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115504" w14:textId="2AC225B5" w:rsidR="00C155C2" w:rsidRDefault="00C155C2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78" w:history="1">
            <w:r w:rsidRPr="000C5398">
              <w:rPr>
                <w:rStyle w:val="Hipervnculo"/>
                <w:noProof/>
              </w:rPr>
              <w:t>9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0C5398">
              <w:rPr>
                <w:rStyle w:val="Hipervnculo"/>
                <w:noProof/>
              </w:rPr>
              <w:t>Limpiando los datos. Eliminando tild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F75425" w14:textId="5B81E2B1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79" w:history="1">
            <w:r w:rsidRPr="000C5398">
              <w:rPr>
                <w:rStyle w:val="Hipervnculo"/>
                <w:noProof/>
              </w:rPr>
              <w:t>9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63D32E" w14:textId="2F7D7AED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80" w:history="1">
            <w:r w:rsidRPr="000C5398">
              <w:rPr>
                <w:rStyle w:val="Hipervnculo"/>
                <w:noProof/>
              </w:rPr>
              <w:t>9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A946FB" w14:textId="165854F9" w:rsidR="00C155C2" w:rsidRDefault="00C155C2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81" w:history="1">
            <w:r w:rsidRPr="000C5398">
              <w:rPr>
                <w:rStyle w:val="Hipervnculo"/>
                <w:noProof/>
              </w:rPr>
              <w:t>9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14D8A9" w14:textId="7DA61496" w:rsidR="00C155C2" w:rsidRDefault="00C155C2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82" w:history="1">
            <w:r w:rsidRPr="000C5398">
              <w:rPr>
                <w:rStyle w:val="Hipervnculo"/>
                <w:noProof/>
              </w:rPr>
              <w:t>10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0C5398">
              <w:rPr>
                <w:rStyle w:val="Hipervnculo"/>
                <w:noProof/>
              </w:rPr>
              <w:t>Generación de la matriz tfif a partir de bi-gram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C89E31" w14:textId="33977B1C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83" w:history="1">
            <w:r w:rsidRPr="000C5398">
              <w:rPr>
                <w:rStyle w:val="Hipervnculo"/>
                <w:noProof/>
              </w:rPr>
              <w:t>10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698CA1" w14:textId="2C765C70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84" w:history="1">
            <w:r w:rsidRPr="000C5398">
              <w:rPr>
                <w:rStyle w:val="Hipervnculo"/>
                <w:noProof/>
              </w:rPr>
              <w:t>10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44B343" w14:textId="01EB0DBF" w:rsidR="00C155C2" w:rsidRDefault="00C155C2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85" w:history="1">
            <w:r w:rsidRPr="000C5398">
              <w:rPr>
                <w:rStyle w:val="Hipervnculo"/>
                <w:noProof/>
              </w:rPr>
              <w:t>10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9DE2B6" w14:textId="05001D69" w:rsidR="00C155C2" w:rsidRDefault="00C155C2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86" w:history="1">
            <w:r w:rsidRPr="000C5398">
              <w:rPr>
                <w:rStyle w:val="Hipervnculo"/>
                <w:noProof/>
              </w:rPr>
              <w:t>11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0C5398">
              <w:rPr>
                <w:rStyle w:val="Hipervnculo"/>
                <w:noProof/>
              </w:rPr>
              <w:t>Generación de la matriz tfif a partir de tri-gram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0F4F76" w14:textId="2174144E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87" w:history="1">
            <w:r w:rsidRPr="000C5398">
              <w:rPr>
                <w:rStyle w:val="Hipervnculo"/>
                <w:noProof/>
              </w:rPr>
              <w:t>11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6838B6" w14:textId="4FFA7E1E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88" w:history="1">
            <w:r w:rsidRPr="000C5398">
              <w:rPr>
                <w:rStyle w:val="Hipervnculo"/>
                <w:noProof/>
              </w:rPr>
              <w:t>11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546599" w14:textId="1B4230B2" w:rsidR="00C155C2" w:rsidRDefault="00C155C2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89" w:history="1">
            <w:r w:rsidRPr="000C5398">
              <w:rPr>
                <w:rStyle w:val="Hipervnculo"/>
                <w:noProof/>
              </w:rPr>
              <w:t>11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CA835C" w14:textId="2AF473C8" w:rsidR="00C155C2" w:rsidRDefault="00C155C2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90" w:history="1">
            <w:r w:rsidRPr="000C5398">
              <w:rPr>
                <w:rStyle w:val="Hipervnculo"/>
                <w:noProof/>
              </w:rPr>
              <w:t>12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0C5398">
              <w:rPr>
                <w:rStyle w:val="Hipervnculo"/>
                <w:noProof/>
              </w:rPr>
              <w:t>Conclus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1E4607" w14:textId="086083B2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91" w:history="1">
            <w:r w:rsidRPr="000C5398">
              <w:rPr>
                <w:rStyle w:val="Hipervnculo"/>
                <w:noProof/>
              </w:rPr>
              <w:t>12.1. Impacto de las variables en los 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7139B5" w14:textId="22A3F9AD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92" w:history="1">
            <w:r w:rsidRPr="000C5398">
              <w:rPr>
                <w:rStyle w:val="Hipervnculo"/>
                <w:noProof/>
              </w:rPr>
              <w:t>12.2. Combinaciones de vari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BFB350" w14:textId="3BA06240" w:rsidR="00C155C2" w:rsidRDefault="00C155C2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93" w:history="1">
            <w:r w:rsidRPr="000C5398">
              <w:rPr>
                <w:rStyle w:val="Hipervnculo"/>
                <w:noProof/>
              </w:rPr>
              <w:t>12.3. Mejor conjunto de vari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4EE6BE" w14:textId="09009842" w:rsidR="00C155C2" w:rsidRDefault="00C155C2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68594" w:history="1">
            <w:r w:rsidRPr="000C5398">
              <w:rPr>
                <w:rStyle w:val="Hipervnculo"/>
                <w:noProof/>
              </w:rPr>
              <w:t>13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0C5398">
              <w:rPr>
                <w:rStyle w:val="Hipervnculo"/>
                <w:noProof/>
              </w:rPr>
              <w:t>Bibliograf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685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FF47DB" w14:textId="0AF6E955" w:rsidR="00BC7E6B" w:rsidRDefault="009D7543">
          <w:r>
            <w:rPr>
              <w:sz w:val="22"/>
            </w:rPr>
            <w:fldChar w:fldCharType="end"/>
          </w:r>
        </w:p>
      </w:sdtContent>
    </w:sdt>
    <w:p w14:paraId="50745235" w14:textId="77777777" w:rsidR="00175737" w:rsidRDefault="00175737" w:rsidP="004F1129">
      <w:pPr>
        <w:spacing w:line="259" w:lineRule="auto"/>
        <w:jc w:val="left"/>
        <w:rPr>
          <w:rStyle w:val="Ttulodellibro"/>
        </w:rPr>
      </w:pPr>
    </w:p>
    <w:p w14:paraId="19829732" w14:textId="77777777" w:rsidR="004F1129" w:rsidRPr="005A02FA" w:rsidRDefault="009235E6" w:rsidP="004F1129">
      <w:pPr>
        <w:spacing w:line="259" w:lineRule="auto"/>
        <w:jc w:val="left"/>
        <w:rPr>
          <w:rStyle w:val="Ttulodellibro"/>
        </w:rPr>
      </w:pPr>
      <w:r w:rsidRPr="00175737">
        <w:rPr>
          <w:rFonts w:ascii="Verdana" w:hAnsi="Verdana"/>
        </w:rPr>
        <w:br w:type="page"/>
      </w:r>
      <w:r w:rsidR="005E75A4" w:rsidRPr="005A02FA">
        <w:rPr>
          <w:rStyle w:val="Ttulodellibro"/>
        </w:rPr>
        <w:lastRenderedPageBreak/>
        <w:t>Índice</w:t>
      </w:r>
      <w:r w:rsidR="004F1129" w:rsidRPr="005A02FA">
        <w:rPr>
          <w:rStyle w:val="Ttulodellibro"/>
        </w:rPr>
        <w:t xml:space="preserve"> de Ilustraciones </w:t>
      </w:r>
    </w:p>
    <w:p w14:paraId="455CE36B" w14:textId="39F7A07F" w:rsidR="00C155C2" w:rsidRDefault="005C02A7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r>
        <w:fldChar w:fldCharType="begin"/>
      </w:r>
      <w:r>
        <w:instrText xml:space="preserve"> TOC \h \z \c "Ilustración" </w:instrText>
      </w:r>
      <w:r>
        <w:fldChar w:fldCharType="separate"/>
      </w:r>
      <w:hyperlink w:anchor="_Toc102468595" w:history="1">
        <w:r w:rsidR="00C155C2" w:rsidRPr="00680B13">
          <w:rPr>
            <w:rStyle w:val="Hipervnculo"/>
            <w:noProof/>
          </w:rPr>
          <w:t>Ilustración 1. Error no encuentra el fichero de entrenamiento</w:t>
        </w:r>
        <w:r w:rsidR="00C155C2">
          <w:rPr>
            <w:noProof/>
            <w:webHidden/>
          </w:rPr>
          <w:tab/>
        </w:r>
        <w:r w:rsidR="00C155C2">
          <w:rPr>
            <w:noProof/>
            <w:webHidden/>
          </w:rPr>
          <w:fldChar w:fldCharType="begin"/>
        </w:r>
        <w:r w:rsidR="00C155C2">
          <w:rPr>
            <w:noProof/>
            <w:webHidden/>
          </w:rPr>
          <w:instrText xml:space="preserve"> PAGEREF _Toc102468595 \h </w:instrText>
        </w:r>
        <w:r w:rsidR="00C155C2">
          <w:rPr>
            <w:noProof/>
            <w:webHidden/>
          </w:rPr>
        </w:r>
        <w:r w:rsidR="00C155C2">
          <w:rPr>
            <w:noProof/>
            <w:webHidden/>
          </w:rPr>
          <w:fldChar w:fldCharType="separate"/>
        </w:r>
        <w:r w:rsidR="00C155C2">
          <w:rPr>
            <w:noProof/>
            <w:webHidden/>
          </w:rPr>
          <w:t>4</w:t>
        </w:r>
        <w:r w:rsidR="00C155C2">
          <w:rPr>
            <w:noProof/>
            <w:webHidden/>
          </w:rPr>
          <w:fldChar w:fldCharType="end"/>
        </w:r>
      </w:hyperlink>
    </w:p>
    <w:p w14:paraId="178D69BF" w14:textId="1BFA9AB9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596" w:history="1">
        <w:r w:rsidRPr="00680B13">
          <w:rPr>
            <w:rStyle w:val="Hipervnculo"/>
            <w:noProof/>
          </w:rPr>
          <w:t>Ilustración 2. Comprobación de la existencia de los datase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5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71E911D" w14:textId="64A7CCB8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597" w:history="1">
        <w:r w:rsidRPr="00680B13">
          <w:rPr>
            <w:rStyle w:val="Hipervnculo"/>
            <w:noProof/>
          </w:rPr>
          <w:t>Ilustración 3. El script indica que el dataset no existe en esa ruta y finaliz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5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5AB1DF5F" w14:textId="2381EEA9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598" w:history="1">
        <w:r w:rsidRPr="00680B13">
          <w:rPr>
            <w:rStyle w:val="Hipervnculo"/>
            <w:noProof/>
          </w:rPr>
          <w:t>Ilustración 4. Se añade un punto a la ruta, para acceder a la carpeta anterior a la actu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5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74D3378B" w14:textId="221306B4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599" w:history="1">
        <w:r w:rsidRPr="00680B13">
          <w:rPr>
            <w:rStyle w:val="Hipervnculo"/>
            <w:noProof/>
          </w:rPr>
          <w:t>Ilustración 5. Resultados del algoritmo ba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5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6606CF3F" w14:textId="0A779E1B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00" w:history="1">
        <w:r w:rsidRPr="00680B13">
          <w:rPr>
            <w:rStyle w:val="Hipervnculo"/>
            <w:noProof/>
          </w:rPr>
          <w:t>Ilustración 6. Función inicial de clean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2E49988D" w14:textId="055612D3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01" w:history="1">
        <w:r w:rsidRPr="00680B13">
          <w:rPr>
            <w:rStyle w:val="Hipervnculo"/>
            <w:noProof/>
          </w:rPr>
          <w:t>Ilustración 7. Accuracy primera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586E2BF1" w14:textId="0EEB0C53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02" w:history="1">
        <w:r w:rsidRPr="00680B13">
          <w:rPr>
            <w:rStyle w:val="Hipervnculo"/>
            <w:noProof/>
          </w:rPr>
          <w:t>Ilustración 8. Codigo Eliminar signos y puntu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1598AAC6" w14:textId="3EE8956A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03" w:history="1">
        <w:r w:rsidRPr="00680B13">
          <w:rPr>
            <w:rStyle w:val="Hipervnculo"/>
            <w:noProof/>
          </w:rPr>
          <w:t>Ilustración 9. Accuracy de la segunda 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CDC28D3" w14:textId="092B8607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04" w:history="1">
        <w:r w:rsidRPr="00680B13">
          <w:rPr>
            <w:rStyle w:val="Hipervnculo"/>
            <w:noProof/>
          </w:rPr>
          <w:t>Ilustración 10. Código para eliminar stopword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4516F7A6" w14:textId="76391354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05" w:history="1">
        <w:r w:rsidRPr="00680B13">
          <w:rPr>
            <w:rStyle w:val="Hipervnculo"/>
            <w:noProof/>
          </w:rPr>
          <w:t>Ilustración 11. Mensaje de error. Falta la librería NLT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1D2782B5" w14:textId="10ED155A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06" w:history="1">
        <w:r w:rsidRPr="00680B13">
          <w:rPr>
            <w:rStyle w:val="Hipervnculo"/>
            <w:noProof/>
          </w:rPr>
          <w:t>Ilustración 12. Instrucción para instalar NLTK en nuestro entorn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0FCE26B5" w14:textId="1EA0EC52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07" w:history="1">
        <w:r w:rsidRPr="00680B13">
          <w:rPr>
            <w:rStyle w:val="Hipervnculo"/>
            <w:noProof/>
          </w:rPr>
          <w:t>Ilustración 13. Ejecutamos la instrucción en nuestro entorn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72AFB622" w14:textId="229839F8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08" w:history="1">
        <w:r w:rsidRPr="00680B13">
          <w:rPr>
            <w:rStyle w:val="Hipervnculo"/>
            <w:noProof/>
          </w:rPr>
          <w:t>Ilustración 14. Accuracy de la tercera 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59EB2206" w14:textId="7CCA8A89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09" w:history="1">
        <w:r w:rsidRPr="00680B13">
          <w:rPr>
            <w:rStyle w:val="Hipervnculo"/>
            <w:noProof/>
          </w:rPr>
          <w:t>Ilustración 15.Llamada a la función de filtrad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2C851AC5" w14:textId="41A5EF7D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10" w:history="1">
        <w:r w:rsidRPr="00680B13">
          <w:rPr>
            <w:rStyle w:val="Hipervnculo"/>
            <w:noProof/>
          </w:rPr>
          <w:t>Ilustración 16.Función de filtrad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0960C233" w14:textId="44C68D99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11" w:history="1">
        <w:r w:rsidRPr="00680B13">
          <w:rPr>
            <w:rStyle w:val="Hipervnculo"/>
            <w:noProof/>
          </w:rPr>
          <w:t>Ilustración 17. Accuracy de la cuarta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6006CEB4" w14:textId="2D215C2E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12" w:history="1">
        <w:r w:rsidRPr="00680B13">
          <w:rPr>
            <w:rStyle w:val="Hipervnculo"/>
            <w:noProof/>
          </w:rPr>
          <w:t>Ilustración 18. Restos de enlaces web tras el clean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0034C7BB" w14:textId="6DE1DEA7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13" w:history="1">
        <w:r w:rsidRPr="00680B13">
          <w:rPr>
            <w:rStyle w:val="Hipervnculo"/>
            <w:noProof/>
          </w:rPr>
          <w:t>Ilustración 19. Llamada a la función para filtrar las ur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03DEF979" w14:textId="169B81C4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14" w:history="1">
        <w:r w:rsidRPr="00680B13">
          <w:rPr>
            <w:rStyle w:val="Hipervnculo"/>
            <w:noProof/>
          </w:rPr>
          <w:t>Ilustración 20. Función para filtrar UR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1C1554B4" w14:textId="2B2A98CB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15" w:history="1">
        <w:r w:rsidRPr="00680B13">
          <w:rPr>
            <w:rStyle w:val="Hipervnculo"/>
            <w:noProof/>
          </w:rPr>
          <w:t>Ilustración 21. Accuracy de la quinta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795F32A6" w14:textId="63F65012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16" w:history="1">
        <w:r w:rsidRPr="00680B13">
          <w:rPr>
            <w:rStyle w:val="Hipervnculo"/>
            <w:noProof/>
          </w:rPr>
          <w:t>Ilustración 22. Función para reemplazar los acent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5426F93C" w14:textId="32EEF9CF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17" w:history="1">
        <w:r w:rsidRPr="00680B13">
          <w:rPr>
            <w:rStyle w:val="Hipervnculo"/>
            <w:noProof/>
          </w:rPr>
          <w:t>Ilustración 23. Accuracy de la sexta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76345CD1" w14:textId="19B3A659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18" w:history="1">
        <w:r w:rsidRPr="00680B13">
          <w:rPr>
            <w:rStyle w:val="Hipervnculo"/>
            <w:noProof/>
          </w:rPr>
          <w:t>Ilustración 24. Generación de bi-gram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51D9BEF4" w14:textId="7DEAD28F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19" w:history="1">
        <w:r w:rsidRPr="00680B13">
          <w:rPr>
            <w:rStyle w:val="Hipervnculo"/>
            <w:noProof/>
          </w:rPr>
          <w:t>Ilustración 25. Datos ordenados por bigram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297F6864" w14:textId="219404C9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20" w:history="1">
        <w:r w:rsidRPr="00680B13">
          <w:rPr>
            <w:rStyle w:val="Hipervnculo"/>
            <w:noProof/>
          </w:rPr>
          <w:t>Ilustración 26. Accuracy de la séptima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17D47E53" w14:textId="381FBDD0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21" w:history="1">
        <w:r w:rsidRPr="00680B13">
          <w:rPr>
            <w:rStyle w:val="Hipervnculo"/>
            <w:noProof/>
          </w:rPr>
          <w:t>Ilustración 27. Generación de tri-gram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4DFF0042" w14:textId="4F5DB1F1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22" w:history="1">
        <w:r w:rsidRPr="00680B13">
          <w:rPr>
            <w:rStyle w:val="Hipervnculo"/>
            <w:noProof/>
          </w:rPr>
          <w:t>Ilustración 28. Datos ordenados por tri-igram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4AB9B01A" w14:textId="18B385F8" w:rsidR="00C155C2" w:rsidRDefault="00C155C2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68623" w:history="1">
        <w:r w:rsidRPr="00680B13">
          <w:rPr>
            <w:rStyle w:val="Hipervnculo"/>
            <w:noProof/>
          </w:rPr>
          <w:t>Ilustración 29. Accuracy de la séptima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686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41EF07C5" w14:textId="50A5C443" w:rsidR="00D26DEF" w:rsidRDefault="005C02A7" w:rsidP="009235E6">
      <w:pPr>
        <w:spacing w:line="259" w:lineRule="auto"/>
        <w:jc w:val="left"/>
      </w:pPr>
      <w:r>
        <w:rPr>
          <w:b/>
          <w:bCs/>
          <w:noProof/>
        </w:rPr>
        <w:fldChar w:fldCharType="end"/>
      </w:r>
    </w:p>
    <w:p w14:paraId="0A09E9A9" w14:textId="77777777" w:rsidR="003065FF" w:rsidRDefault="003065FF">
      <w:pPr>
        <w:spacing w:line="259" w:lineRule="auto"/>
        <w:jc w:val="left"/>
      </w:pPr>
      <w:r>
        <w:br w:type="page"/>
      </w:r>
    </w:p>
    <w:p w14:paraId="3955AABF" w14:textId="77777777" w:rsidR="001D0611" w:rsidRDefault="005E75A4" w:rsidP="001D0611">
      <w:r>
        <w:rPr>
          <w:rStyle w:val="Ttulodellibro"/>
        </w:rPr>
        <w:lastRenderedPageBreak/>
        <w:t>Índice</w:t>
      </w:r>
      <w:r w:rsidR="001D0611" w:rsidRPr="001D0611">
        <w:rPr>
          <w:rStyle w:val="Ttulodellibro"/>
        </w:rPr>
        <w:t xml:space="preserve"> de </w:t>
      </w:r>
      <w:r w:rsidR="001D0611">
        <w:rPr>
          <w:rStyle w:val="Ttulodellibro"/>
        </w:rPr>
        <w:t>Tablas</w:t>
      </w:r>
    </w:p>
    <w:p w14:paraId="26843DA0" w14:textId="77777777" w:rsidR="00175737" w:rsidRDefault="005C02A7" w:rsidP="001D0611">
      <w:pPr>
        <w:rPr>
          <w:noProof/>
        </w:rPr>
      </w:pPr>
      <w:fldSimple w:instr=" TOC \h \z \c &quot;Tabla&quot; ">
        <w:r w:rsidR="005A02FA">
          <w:rPr>
            <w:b/>
            <w:bCs/>
            <w:noProof/>
          </w:rPr>
          <w:t>No se encuentran elementos de tabla de ilustraciones.</w:t>
        </w:r>
      </w:fldSimple>
    </w:p>
    <w:p w14:paraId="3A3CED9B" w14:textId="77777777" w:rsidR="00FB3FDC" w:rsidRDefault="00FB3FDC" w:rsidP="005A02FA">
      <w:pPr>
        <w:spacing w:line="259" w:lineRule="auto"/>
        <w:jc w:val="left"/>
        <w:rPr>
          <w:noProof/>
        </w:rPr>
      </w:pPr>
    </w:p>
    <w:p w14:paraId="4E741BEA" w14:textId="77777777" w:rsidR="00FB3FDC" w:rsidRDefault="00FB3FDC" w:rsidP="001D0611">
      <w:pPr>
        <w:rPr>
          <w:noProof/>
        </w:rPr>
      </w:pPr>
    </w:p>
    <w:p w14:paraId="575FBA38" w14:textId="77777777" w:rsidR="00FB3FDC" w:rsidRDefault="00FB3FDC" w:rsidP="001D0611">
      <w:pPr>
        <w:rPr>
          <w:noProof/>
        </w:rPr>
        <w:sectPr w:rsidR="00FB3FDC" w:rsidSect="00175737">
          <w:pgSz w:w="11906" w:h="16838"/>
          <w:pgMar w:top="1417" w:right="1701" w:bottom="1417" w:left="1701" w:header="708" w:footer="708" w:gutter="0"/>
          <w:pgNumType w:fmt="upperRoman"/>
          <w:cols w:space="708"/>
          <w:docGrid w:linePitch="360"/>
        </w:sectPr>
      </w:pPr>
    </w:p>
    <w:p w14:paraId="0E77EADC" w14:textId="0797AE5A" w:rsidR="00787096" w:rsidRDefault="009E7B77" w:rsidP="00740510">
      <w:pPr>
        <w:pStyle w:val="Ttulo1"/>
      </w:pPr>
      <w:bookmarkStart w:id="1" w:name="_Toc102468550"/>
      <w:r>
        <w:lastRenderedPageBreak/>
        <w:t>Enunciado</w:t>
      </w:r>
      <w:bookmarkEnd w:id="1"/>
    </w:p>
    <w:p w14:paraId="2979BEB5" w14:textId="7C46DCD0" w:rsidR="001E0BB5" w:rsidRDefault="00977622" w:rsidP="00977622">
      <w:r>
        <w:t xml:space="preserve">Se deberán realizar un mínimo de 4 modificaciones. En concreto, el objetivo de la práctica es mejorar el conjunto de variables utilizadas en el clasificador SVM, ya sea mediante la modificación de las </w:t>
      </w:r>
      <w:r w:rsidR="0097448A">
        <w:t>variables propuestas</w:t>
      </w:r>
      <w:r>
        <w:t xml:space="preserve"> o mediante la inclusión de nuevas (generalmente mediante la concatenación para cada vector). La idea de la práctica es jugar con diferentes tipos de variables, analizar su funcionamiento y rendimiento mediante la evaluación, así como compararlas, ya sea por separado o combinadas. Algunas sugerencias de modificaciones son:</w:t>
      </w:r>
    </w:p>
    <w:p w14:paraId="3543F6F2" w14:textId="77777777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Modificar el tamaño del diccionario para el cálculo de </w:t>
      </w:r>
      <w:proofErr w:type="spellStart"/>
      <w:r w:rsidRPr="00977622">
        <w:t>tf-idf</w:t>
      </w:r>
      <w:proofErr w:type="spellEnd"/>
      <w:r w:rsidRPr="00977622">
        <w:t xml:space="preserve">, ya sea mediante la eliminación de Stop </w:t>
      </w:r>
      <w:proofErr w:type="spellStart"/>
      <w:r w:rsidRPr="00977622">
        <w:t>Words</w:t>
      </w:r>
      <w:proofErr w:type="spellEnd"/>
      <w:r w:rsidRPr="00977622">
        <w:t xml:space="preserve">, mediante la selección de las XX palabras más usadas, 9 o la elección de ciertos conjuntos gramaticales (verbos y adjetivos, o nombres y adjetivos). </w:t>
      </w:r>
    </w:p>
    <w:p w14:paraId="42ED2B85" w14:textId="5797D0EB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Generación de la matriz de </w:t>
      </w:r>
      <w:proofErr w:type="spellStart"/>
      <w:r w:rsidRPr="00977622">
        <w:t>tf-idf</w:t>
      </w:r>
      <w:proofErr w:type="spellEnd"/>
      <w:r w:rsidRPr="00977622">
        <w:t xml:space="preserve"> mediante otros elementos que no sean palabras, como pueden ser </w:t>
      </w:r>
      <w:proofErr w:type="spellStart"/>
      <w:r w:rsidRPr="00977622">
        <w:t>bi-gramas</w:t>
      </w:r>
      <w:proofErr w:type="spellEnd"/>
      <w:r w:rsidRPr="00977622">
        <w:t xml:space="preserve">, </w:t>
      </w:r>
      <w:proofErr w:type="spellStart"/>
      <w:r w:rsidRPr="00977622">
        <w:t>tri-gramas</w:t>
      </w:r>
      <w:proofErr w:type="spellEnd"/>
      <w:r w:rsidRPr="00977622">
        <w:t xml:space="preserve"> o n-gramas, así como el uso de lemas en lugar de palabras, o mediante concatenación de pares como puede ser palabra/categoría-Gramatical. </w:t>
      </w:r>
    </w:p>
    <w:p w14:paraId="14732E41" w14:textId="2D0DCC95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Uso de conceptos en lugar de palabras mediante algoritmos de desambiguación semántica. </w:t>
      </w:r>
    </w:p>
    <w:p w14:paraId="592AA380" w14:textId="77777777" w:rsidR="000119E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Inclusión de elementos como los vectores de Word </w:t>
      </w:r>
      <w:proofErr w:type="spellStart"/>
      <w:r w:rsidRPr="00977622">
        <w:t>Embeddings</w:t>
      </w:r>
      <w:proofErr w:type="spellEnd"/>
      <w:r w:rsidRPr="00977622">
        <w:t xml:space="preserve">. </w:t>
      </w:r>
    </w:p>
    <w:p w14:paraId="45EB1B20" w14:textId="495B20EC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Inclusión de categorías gramaticales más frecuentes. </w:t>
      </w:r>
    </w:p>
    <w:p w14:paraId="4A1536AC" w14:textId="2EEA68DA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>Uso de léxicos afectivos o de palabras agresivas para identificar palabras polares (</w:t>
      </w:r>
      <w:proofErr w:type="spellStart"/>
      <w:r w:rsidRPr="00977622">
        <w:t>SentiSense</w:t>
      </w:r>
      <w:proofErr w:type="spellEnd"/>
      <w:r w:rsidRPr="00977622">
        <w:t xml:space="preserve">, </w:t>
      </w:r>
      <w:proofErr w:type="spellStart"/>
      <w:r w:rsidRPr="00977622">
        <w:t>Spanish</w:t>
      </w:r>
      <w:proofErr w:type="spellEnd"/>
      <w:r w:rsidRPr="00977622">
        <w:t xml:space="preserve"> </w:t>
      </w:r>
      <w:proofErr w:type="spellStart"/>
      <w:r w:rsidRPr="00977622">
        <w:t>Emotion</w:t>
      </w:r>
      <w:proofErr w:type="spellEnd"/>
      <w:r w:rsidRPr="00977622">
        <w:t xml:space="preserve"> </w:t>
      </w:r>
      <w:proofErr w:type="spellStart"/>
      <w:r w:rsidRPr="00977622">
        <w:t>Lexicon</w:t>
      </w:r>
      <w:proofErr w:type="spellEnd"/>
      <w:r w:rsidRPr="00977622">
        <w:t xml:space="preserve">, </w:t>
      </w:r>
      <w:proofErr w:type="spellStart"/>
      <w:r w:rsidRPr="00977622">
        <w:t>HurtLex</w:t>
      </w:r>
      <w:proofErr w:type="spellEnd"/>
      <w:r w:rsidRPr="00977622">
        <w:t>, etc.)</w:t>
      </w:r>
    </w:p>
    <w:p w14:paraId="0C0C7D89" w14:textId="76554A96" w:rsidR="00977622" w:rsidRDefault="00977622" w:rsidP="00977622">
      <w:r w:rsidRPr="00977622">
        <w:t xml:space="preserve">Otra opción de </w:t>
      </w:r>
      <w:r w:rsidR="00DE5E1D" w:rsidRPr="00977622">
        <w:t>mejora</w:t>
      </w:r>
      <w:r w:rsidRPr="00977622">
        <w:t xml:space="preserve"> es la modificación del algoritmo de entrenamiento, pudiendo utilizar otras familias de algoritmos como pueden ser los </w:t>
      </w:r>
      <w:r w:rsidR="002F24BE" w:rsidRPr="00977622">
        <w:t>árboles</w:t>
      </w:r>
      <w:r w:rsidRPr="00977622">
        <w:t xml:space="preserve"> de decisión, los sistemas basados en regla, o la combinación de varios mediante sistemas de votación.</w:t>
      </w:r>
    </w:p>
    <w:p w14:paraId="65DC8542" w14:textId="77777777" w:rsidR="0097448A" w:rsidRDefault="0097448A" w:rsidP="00977622">
      <w:r>
        <w:t xml:space="preserve">Como ya se ha expuesto, los puntos aquí planteados son sugerencias de posibles modificaciones, pero no es necesario restringirse a estos. Se pueden incluir cualesquiera originales, o ya vistos en la bibliografía o estado del arte de otros artículos científicos en el área de procesamiento del lenguaje o clasificación de texto. </w:t>
      </w:r>
    </w:p>
    <w:p w14:paraId="7352AEBC" w14:textId="77777777" w:rsidR="0097448A" w:rsidRDefault="0097448A" w:rsidP="00977622">
      <w:r>
        <w:lastRenderedPageBreak/>
        <w:t xml:space="preserve">Por último, se deberá realizar una memoria en la que se detalle el diseño de las modificaciones realizadas sobre el clasificador básico propuesto, su evaluación, análisis de resultados y conclusiones extraídas. En concreto la memoria deberá contener: </w:t>
      </w:r>
    </w:p>
    <w:p w14:paraId="1DD9FB51" w14:textId="58FA3384" w:rsidR="0097448A" w:rsidRDefault="0097448A" w:rsidP="00165421">
      <w:pPr>
        <w:pStyle w:val="Prrafodelista"/>
        <w:numPr>
          <w:ilvl w:val="0"/>
          <w:numId w:val="27"/>
        </w:numPr>
      </w:pPr>
      <w:r>
        <w:t xml:space="preserve">Descripción de la implementación realizada, problemas encontrados, soluciones aportadas, etc. </w:t>
      </w:r>
    </w:p>
    <w:p w14:paraId="086FE9AE" w14:textId="3CCDD7BC" w:rsidR="0097448A" w:rsidRDefault="0097448A" w:rsidP="00165421">
      <w:pPr>
        <w:pStyle w:val="Prrafodelista"/>
        <w:numPr>
          <w:ilvl w:val="0"/>
          <w:numId w:val="27"/>
        </w:numPr>
      </w:pPr>
      <w:r>
        <w:t xml:space="preserve">Descripción de resultados obtenidos para diferentes variables, y de todas las alternativas/combinaciones realizadas, con un análisis exhaustivo de los mismos en base a las distintas métricas utilizadas. </w:t>
      </w:r>
    </w:p>
    <w:p w14:paraId="5EFBDF6B" w14:textId="22722E5D" w:rsidR="0097448A" w:rsidRDefault="0097448A" w:rsidP="00165421">
      <w:pPr>
        <w:pStyle w:val="Prrafodelista"/>
        <w:numPr>
          <w:ilvl w:val="0"/>
          <w:numId w:val="27"/>
        </w:numPr>
      </w:pPr>
      <w:r>
        <w:t xml:space="preserve">Conclusiones que se puedan obtener a partir del análisis de resultados: cómo afectan las variables a los resultados, sus combinaciones, mejor conjunto de variables y por qué, </w:t>
      </w:r>
      <w:r w:rsidR="002F24BE">
        <w:t>etc.</w:t>
      </w:r>
    </w:p>
    <w:p w14:paraId="3E95F5DA" w14:textId="77777777" w:rsidR="00787096" w:rsidRDefault="00787096">
      <w:pPr>
        <w:spacing w:line="259" w:lineRule="auto"/>
        <w:jc w:val="left"/>
      </w:pPr>
      <w:r>
        <w:br w:type="page"/>
      </w:r>
    </w:p>
    <w:p w14:paraId="7672DBBF" w14:textId="779A800E" w:rsidR="001C68A9" w:rsidRDefault="001C68A9" w:rsidP="007171DE">
      <w:pPr>
        <w:pStyle w:val="Ttulo1"/>
      </w:pPr>
      <w:bookmarkStart w:id="2" w:name="_Toc102468551"/>
      <w:r>
        <w:lastRenderedPageBreak/>
        <w:t>Consideraciones iniciales</w:t>
      </w:r>
      <w:bookmarkEnd w:id="2"/>
    </w:p>
    <w:p w14:paraId="7D2F874D" w14:textId="78B9FAE2" w:rsidR="001C68A9" w:rsidRDefault="001C68A9" w:rsidP="001C68A9">
      <w:r>
        <w:t xml:space="preserve">Dado que los </w:t>
      </w:r>
      <w:proofErr w:type="spellStart"/>
      <w:r>
        <w:t>datasets</w:t>
      </w:r>
      <w:proofErr w:type="spellEnd"/>
      <w:r>
        <w:t xml:space="preserve"> de entrenamiento y test proporcionados para la </w:t>
      </w:r>
      <w:r w:rsidR="00F12FAC">
        <w:t>práctica</w:t>
      </w:r>
      <w:r>
        <w:t xml:space="preserve"> superaban con las 6000 y 4000 </w:t>
      </w:r>
      <w:r w:rsidR="00DC42DC">
        <w:t>líneas</w:t>
      </w:r>
      <w:r>
        <w:t xml:space="preserve"> respectivamente, se ha decidido, con el fin de acelerar las pruebas intermedias durante el desarrollo de las modificaciones del algoritmo, que se reducirán estos </w:t>
      </w:r>
      <w:proofErr w:type="spellStart"/>
      <w:r>
        <w:t>datasets</w:t>
      </w:r>
      <w:proofErr w:type="spellEnd"/>
      <w:r>
        <w:t xml:space="preserve"> a un tamaño de 100 </w:t>
      </w:r>
      <w:r w:rsidR="00DC42DC">
        <w:t>líneas</w:t>
      </w:r>
      <w:r>
        <w:t xml:space="preserve"> cada uno</w:t>
      </w:r>
      <w:r w:rsidR="00E25272">
        <w:t xml:space="preserve"> de las secciones en castellano</w:t>
      </w:r>
      <w:r>
        <w:t xml:space="preserve">. Una vez se hayan finalizado las modificaciones, y se tenga un prototipo de algoritmo viable, se </w:t>
      </w:r>
      <w:r w:rsidR="00DC42DC">
        <w:t>realizará</w:t>
      </w:r>
      <w:r>
        <w:t xml:space="preserve"> un</w:t>
      </w:r>
      <w:r w:rsidR="00DC42DC">
        <w:t xml:space="preserve">a ejecución con los </w:t>
      </w:r>
      <w:proofErr w:type="spellStart"/>
      <w:r w:rsidR="00DC42DC">
        <w:t>datasets</w:t>
      </w:r>
      <w:proofErr w:type="spellEnd"/>
      <w:r w:rsidR="00DC42DC">
        <w:t xml:space="preserve"> originales.</w:t>
      </w:r>
    </w:p>
    <w:p w14:paraId="11DAAC7D" w14:textId="70025B2B" w:rsidR="00F12FAC" w:rsidRDefault="00F12FAC">
      <w:pPr>
        <w:spacing w:line="259" w:lineRule="auto"/>
        <w:jc w:val="left"/>
      </w:pPr>
      <w:r>
        <w:br w:type="page"/>
      </w:r>
    </w:p>
    <w:p w14:paraId="1A058CB5" w14:textId="39D333B1" w:rsidR="007171DE" w:rsidRDefault="000D747C" w:rsidP="007171DE">
      <w:pPr>
        <w:pStyle w:val="Ttulo1"/>
      </w:pPr>
      <w:bookmarkStart w:id="3" w:name="_Toc102468552"/>
      <w:r>
        <w:lastRenderedPageBreak/>
        <w:t>Algoritmo base</w:t>
      </w:r>
      <w:bookmarkEnd w:id="3"/>
    </w:p>
    <w:p w14:paraId="2EE7109D" w14:textId="35BBF2DE" w:rsidR="0097448A" w:rsidRDefault="0097448A" w:rsidP="0097448A">
      <w:pPr>
        <w:pStyle w:val="Ttulo2"/>
      </w:pPr>
      <w:bookmarkStart w:id="4" w:name="_Toc102468553"/>
      <w:r>
        <w:t>Descripción de la implementación realizada</w:t>
      </w:r>
      <w:bookmarkEnd w:id="4"/>
    </w:p>
    <w:p w14:paraId="06610F76" w14:textId="737D6DAA" w:rsidR="00E66D71" w:rsidRPr="00E66D71" w:rsidRDefault="00E66D71" w:rsidP="00E66D71">
      <w:r>
        <w:t xml:space="preserve">Se realizará en primer lugar una ejecución del algoritmo base sin modificaciones a modo de referencia para el resto </w:t>
      </w:r>
      <w:r w:rsidR="007E2610">
        <w:t xml:space="preserve">de </w:t>
      </w:r>
      <w:r w:rsidR="005D5460">
        <w:t>las modificaciones</w:t>
      </w:r>
      <w:r w:rsidR="007E2610">
        <w:t xml:space="preserve"> que se implementen.</w:t>
      </w:r>
      <w:r>
        <w:t xml:space="preserve"> </w:t>
      </w:r>
    </w:p>
    <w:p w14:paraId="3BA7E7F5" w14:textId="7B5F215B" w:rsidR="005D5460" w:rsidRDefault="0097448A" w:rsidP="005D5460">
      <w:pPr>
        <w:pStyle w:val="Ttulo3"/>
      </w:pPr>
      <w:bookmarkStart w:id="5" w:name="_Toc102468554"/>
      <w:r>
        <w:t>Problemas encontrados</w:t>
      </w:r>
      <w:bookmarkEnd w:id="5"/>
    </w:p>
    <w:p w14:paraId="0B8FA609" w14:textId="50DF1704" w:rsidR="001C68A9" w:rsidRDefault="001C68A9" w:rsidP="001C68A9">
      <w:pPr>
        <w:pStyle w:val="Ttulo4"/>
      </w:pPr>
      <w:r>
        <w:t>Problema 1</w:t>
      </w:r>
    </w:p>
    <w:p w14:paraId="1982E513" w14:textId="7BA91284" w:rsidR="004A02AA" w:rsidRPr="004A02AA" w:rsidRDefault="004A02AA" w:rsidP="004A02AA">
      <w:pPr>
        <w:pStyle w:val="Ttulo5"/>
      </w:pPr>
      <w:r>
        <w:t>Descripción del problema</w:t>
      </w:r>
    </w:p>
    <w:p w14:paraId="6113C15F" w14:textId="063E4307" w:rsidR="001C68A9" w:rsidRDefault="008615C8" w:rsidP="001C68A9">
      <w:r>
        <w:t>Cuando tratamos de ejecutar el script por primera vez, nos devuelve un mensaje de error, el cual se muestra en la ilustración 1.</w:t>
      </w:r>
    </w:p>
    <w:p w14:paraId="25C75BD6" w14:textId="77777777" w:rsidR="008615C8" w:rsidRDefault="008615C8" w:rsidP="008615C8">
      <w:pPr>
        <w:keepNext/>
      </w:pPr>
      <w:r w:rsidRPr="008615C8">
        <w:rPr>
          <w:noProof/>
        </w:rPr>
        <w:drawing>
          <wp:inline distT="0" distB="0" distL="0" distR="0" wp14:anchorId="18FF8CBE" wp14:editId="4B21834C">
            <wp:extent cx="5400040" cy="564515"/>
            <wp:effectExtent l="0" t="0" r="0" b="6985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64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9E1D3D" w14:textId="5D2E011F" w:rsidR="008615C8" w:rsidRDefault="008615C8" w:rsidP="008615C8">
      <w:pPr>
        <w:pStyle w:val="Descripcin"/>
      </w:pPr>
      <w:bookmarkStart w:id="6" w:name="_Toc102468595"/>
      <w:r>
        <w:t xml:space="preserve">Ilustración </w:t>
      </w:r>
      <w:r w:rsidR="00B05836">
        <w:fldChar w:fldCharType="begin"/>
      </w:r>
      <w:r w:rsidR="00B05836">
        <w:instrText xml:space="preserve"> SEQ Ilustración \* ARABIC </w:instrText>
      </w:r>
      <w:r w:rsidR="00B05836">
        <w:fldChar w:fldCharType="separate"/>
      </w:r>
      <w:r w:rsidR="00F12FAC">
        <w:rPr>
          <w:noProof/>
        </w:rPr>
        <w:t>1</w:t>
      </w:r>
      <w:r w:rsidR="00B05836">
        <w:rPr>
          <w:noProof/>
        </w:rPr>
        <w:fldChar w:fldCharType="end"/>
      </w:r>
      <w:r>
        <w:t>. Error no encuentra el fichero de entrenamiento</w:t>
      </w:r>
      <w:bookmarkEnd w:id="6"/>
    </w:p>
    <w:p w14:paraId="4E25C1FF" w14:textId="2DBC4932" w:rsidR="004A02AA" w:rsidRDefault="004A02AA" w:rsidP="004A02AA">
      <w:pPr>
        <w:pStyle w:val="Ttulo5"/>
      </w:pPr>
      <w:r>
        <w:t>Solución</w:t>
      </w:r>
    </w:p>
    <w:p w14:paraId="2B50DB0E" w14:textId="187497B7" w:rsidR="004A02AA" w:rsidRDefault="0053287F" w:rsidP="004A02AA">
      <w:r>
        <w:t xml:space="preserve">Con el fin de realizar una comprobación de la existencia de los archivos de entrenamiento antes entrar a la función </w:t>
      </w:r>
      <w:proofErr w:type="spellStart"/>
      <w:r>
        <w:t>processEXISTTraining</w:t>
      </w:r>
      <w:proofErr w:type="spellEnd"/>
      <w:r>
        <w:t xml:space="preserve">(), se ha optado por añadir una condición </w:t>
      </w:r>
      <w:proofErr w:type="spellStart"/>
      <w:r>
        <w:t>if</w:t>
      </w:r>
      <w:proofErr w:type="spellEnd"/>
      <w:r>
        <w:t xml:space="preserve"> que compruebe la existencia de los ficheros en la ruta proporcionada.</w:t>
      </w:r>
    </w:p>
    <w:p w14:paraId="7548ED46" w14:textId="77777777" w:rsidR="005E1E38" w:rsidRDefault="005E1E38" w:rsidP="005E1E38">
      <w:pPr>
        <w:keepNext/>
      </w:pPr>
      <w:r w:rsidRPr="005E1E38">
        <w:rPr>
          <w:noProof/>
        </w:rPr>
        <w:drawing>
          <wp:inline distT="0" distB="0" distL="0" distR="0" wp14:anchorId="6B8C2514" wp14:editId="7A776F0B">
            <wp:extent cx="5258534" cy="2200582"/>
            <wp:effectExtent l="0" t="0" r="0" b="9525"/>
            <wp:docPr id="2" name="Imagen 2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n 2" descr="Texto&#10;&#10;Descripción generada automáticamente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58534" cy="22005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ECF9E8" w14:textId="650D35F8" w:rsidR="005E1E38" w:rsidRDefault="005E1E38" w:rsidP="005E1E38">
      <w:pPr>
        <w:pStyle w:val="Descripcin"/>
      </w:pPr>
      <w:bookmarkStart w:id="7" w:name="_Toc102468596"/>
      <w:r>
        <w:t xml:space="preserve">Ilustración </w:t>
      </w:r>
      <w:r w:rsidR="00B05836">
        <w:fldChar w:fldCharType="begin"/>
      </w:r>
      <w:r w:rsidR="00B05836">
        <w:instrText xml:space="preserve"> SEQ Ilustración \* ARABIC </w:instrText>
      </w:r>
      <w:r w:rsidR="00B05836">
        <w:fldChar w:fldCharType="separate"/>
      </w:r>
      <w:r w:rsidR="00F12FAC">
        <w:rPr>
          <w:noProof/>
        </w:rPr>
        <w:t>2</w:t>
      </w:r>
      <w:r w:rsidR="00B05836">
        <w:rPr>
          <w:noProof/>
        </w:rPr>
        <w:fldChar w:fldCharType="end"/>
      </w:r>
      <w:r>
        <w:t xml:space="preserve">. Comprobación de la existencia de los </w:t>
      </w:r>
      <w:proofErr w:type="spellStart"/>
      <w:r>
        <w:t>datasets</w:t>
      </w:r>
      <w:bookmarkEnd w:id="7"/>
      <w:proofErr w:type="spellEnd"/>
    </w:p>
    <w:p w14:paraId="1E0902FA" w14:textId="790AB528" w:rsidR="005E1E38" w:rsidRDefault="005E1E38" w:rsidP="005E1E38">
      <w:r>
        <w:t>Si volvemos a ejecutar el script nos devuelve los siguiente:</w:t>
      </w:r>
    </w:p>
    <w:p w14:paraId="6816284B" w14:textId="77777777" w:rsidR="00C65F72" w:rsidRDefault="00C65F72" w:rsidP="00C65F72">
      <w:pPr>
        <w:keepNext/>
      </w:pPr>
      <w:r w:rsidRPr="00C65F72">
        <w:rPr>
          <w:noProof/>
        </w:rPr>
        <w:lastRenderedPageBreak/>
        <w:drawing>
          <wp:inline distT="0" distB="0" distL="0" distR="0" wp14:anchorId="4CF65EB4" wp14:editId="22C5BB73">
            <wp:extent cx="5400040" cy="532765"/>
            <wp:effectExtent l="0" t="0" r="0" b="635"/>
            <wp:docPr id="3" name="Imagen 3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n 3" descr="Texto&#10;&#10;Descripción generada automáticamente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32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D4BBFD" w14:textId="1D9D01F8" w:rsidR="00C65F72" w:rsidRDefault="00C65F72" w:rsidP="00C65F72">
      <w:pPr>
        <w:pStyle w:val="Descripcin"/>
      </w:pPr>
      <w:bookmarkStart w:id="8" w:name="_Toc102468597"/>
      <w:r>
        <w:t xml:space="preserve">Ilustración </w:t>
      </w:r>
      <w:r w:rsidR="00B05836">
        <w:fldChar w:fldCharType="begin"/>
      </w:r>
      <w:r w:rsidR="00B05836">
        <w:instrText xml:space="preserve"> SEQ Ilustración \* ARABIC </w:instrText>
      </w:r>
      <w:r w:rsidR="00B05836">
        <w:fldChar w:fldCharType="separate"/>
      </w:r>
      <w:r w:rsidR="00F12FAC">
        <w:rPr>
          <w:noProof/>
        </w:rPr>
        <w:t>3</w:t>
      </w:r>
      <w:r w:rsidR="00B05836">
        <w:rPr>
          <w:noProof/>
        </w:rPr>
        <w:fldChar w:fldCharType="end"/>
      </w:r>
      <w:r>
        <w:t xml:space="preserve">. El script indica que el </w:t>
      </w:r>
      <w:proofErr w:type="spellStart"/>
      <w:r>
        <w:t>dataset</w:t>
      </w:r>
      <w:proofErr w:type="spellEnd"/>
      <w:r>
        <w:t xml:space="preserve"> no existe en esa ruta y finaliza</w:t>
      </w:r>
      <w:bookmarkEnd w:id="8"/>
    </w:p>
    <w:p w14:paraId="4747BACB" w14:textId="4CD690B1" w:rsidR="00C65F72" w:rsidRDefault="00D76655" w:rsidP="00C65F72">
      <w:r>
        <w:t xml:space="preserve">En base a esto se interpreta que el script no </w:t>
      </w:r>
      <w:proofErr w:type="spellStart"/>
      <w:r>
        <w:t>esta</w:t>
      </w:r>
      <w:proofErr w:type="spellEnd"/>
      <w:r>
        <w:t xml:space="preserve"> consiguiendo acceder a la carpeta en la que se encuentran los </w:t>
      </w:r>
      <w:proofErr w:type="spellStart"/>
      <w:r>
        <w:t>datasets</w:t>
      </w:r>
      <w:proofErr w:type="spellEnd"/>
      <w:r>
        <w:t xml:space="preserve"> en la carpeta </w:t>
      </w:r>
      <w:r>
        <w:rPr>
          <w:i/>
          <w:iCs/>
        </w:rPr>
        <w:t>data</w:t>
      </w:r>
      <w:r>
        <w:t xml:space="preserve"> del nivel anterior. Por ello, en la ruta descrita para </w:t>
      </w:r>
      <w:proofErr w:type="spellStart"/>
      <w:r>
        <w:t>pathTraining</w:t>
      </w:r>
      <w:proofErr w:type="spellEnd"/>
      <w:r>
        <w:t xml:space="preserve"> y </w:t>
      </w:r>
      <w:proofErr w:type="spellStart"/>
      <w:r>
        <w:t>pathTest</w:t>
      </w:r>
      <w:proofErr w:type="spellEnd"/>
      <w:r>
        <w:t xml:space="preserve"> se añade un punto en la parte anterior a la ruta ya descrita para que retroceda al nivel de jerarquía anterior. Por lo tanto, el código quedaría de la forma siguiente.</w:t>
      </w:r>
    </w:p>
    <w:p w14:paraId="7F131594" w14:textId="77777777" w:rsidR="00D76655" w:rsidRDefault="00D76655" w:rsidP="00D76655">
      <w:pPr>
        <w:keepNext/>
      </w:pPr>
      <w:r w:rsidRPr="00D76655">
        <w:rPr>
          <w:noProof/>
        </w:rPr>
        <w:drawing>
          <wp:inline distT="0" distB="0" distL="0" distR="0" wp14:anchorId="00AA44EB" wp14:editId="1F22ADC3">
            <wp:extent cx="4324954" cy="476316"/>
            <wp:effectExtent l="0" t="0" r="0" b="0"/>
            <wp:docPr id="4" name="Imagen 4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n 4" descr="Texto&#10;&#10;Descripción generada automáticamente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324954" cy="4763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79B888" w14:textId="6BA4A12C" w:rsidR="00D76655" w:rsidRPr="00D76655" w:rsidRDefault="00D76655" w:rsidP="00D76655">
      <w:pPr>
        <w:pStyle w:val="Descripcin"/>
      </w:pPr>
      <w:bookmarkStart w:id="9" w:name="_Toc102468598"/>
      <w:r>
        <w:t xml:space="preserve">Ilustración </w:t>
      </w:r>
      <w:r w:rsidR="00B05836">
        <w:fldChar w:fldCharType="begin"/>
      </w:r>
      <w:r w:rsidR="00B05836">
        <w:instrText xml:space="preserve"> SEQ Ilustración \* ARABIC </w:instrText>
      </w:r>
      <w:r w:rsidR="00B05836">
        <w:fldChar w:fldCharType="separate"/>
      </w:r>
      <w:r w:rsidR="00F12FAC">
        <w:rPr>
          <w:noProof/>
        </w:rPr>
        <w:t>4</w:t>
      </w:r>
      <w:r w:rsidR="00B05836">
        <w:rPr>
          <w:noProof/>
        </w:rPr>
        <w:fldChar w:fldCharType="end"/>
      </w:r>
      <w:r>
        <w:t>. Se añade un punto a la ruta, para acceder a la carpeta anterior a la actual</w:t>
      </w:r>
      <w:bookmarkEnd w:id="9"/>
    </w:p>
    <w:p w14:paraId="0182DA40" w14:textId="24FE808C" w:rsidR="00467129" w:rsidRDefault="00467129" w:rsidP="00467129">
      <w:pPr>
        <w:pStyle w:val="Ttulo2"/>
      </w:pPr>
      <w:bookmarkStart w:id="10" w:name="_Toc102468555"/>
      <w:r>
        <w:t>Descripción de los resultados obtenidos</w:t>
      </w:r>
      <w:bookmarkEnd w:id="10"/>
      <w:r>
        <w:t xml:space="preserve"> </w:t>
      </w:r>
    </w:p>
    <w:p w14:paraId="61F3AD6E" w14:textId="62F17829" w:rsidR="007171DE" w:rsidRDefault="000D747C" w:rsidP="000D747C">
      <w:pPr>
        <w:pStyle w:val="Ttulo3"/>
      </w:pPr>
      <w:bookmarkStart w:id="11" w:name="_Toc102468556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11"/>
      <w:proofErr w:type="spellEnd"/>
    </w:p>
    <w:p w14:paraId="649BAF4F" w14:textId="0C160A56" w:rsidR="00AD4E8D" w:rsidRDefault="00AD4E8D" w:rsidP="00AD4E8D">
      <w:r>
        <w:t>Tras ejecutar el script obtenemos los resultados mostrados en la ilustración 5.</w:t>
      </w:r>
    </w:p>
    <w:p w14:paraId="1CBFA5DA" w14:textId="77777777" w:rsidR="00A0665F" w:rsidRDefault="00AD4E8D" w:rsidP="00A0665F">
      <w:pPr>
        <w:keepNext/>
      </w:pPr>
      <w:r w:rsidRPr="00AD4E8D">
        <w:rPr>
          <w:noProof/>
        </w:rPr>
        <w:drawing>
          <wp:inline distT="0" distB="0" distL="0" distR="0" wp14:anchorId="008827DB" wp14:editId="026DACBE">
            <wp:extent cx="3972479" cy="2276793"/>
            <wp:effectExtent l="0" t="0" r="0" b="9525"/>
            <wp:docPr id="5" name="Imagen 5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n 5" descr="Calendario&#10;&#10;Descripción generada automáticamente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972479" cy="22767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748FA" w14:textId="7C399782" w:rsidR="00AD4E8D" w:rsidRDefault="00A0665F" w:rsidP="00A0665F">
      <w:pPr>
        <w:pStyle w:val="Descripcin"/>
      </w:pPr>
      <w:bookmarkStart w:id="12" w:name="_Toc102468599"/>
      <w:r>
        <w:t xml:space="preserve">Ilustración </w:t>
      </w:r>
      <w:r w:rsidR="00B05836">
        <w:fldChar w:fldCharType="begin"/>
      </w:r>
      <w:r w:rsidR="00B05836">
        <w:instrText xml:space="preserve"> SEQ Ilustración \* ARABIC </w:instrText>
      </w:r>
      <w:r w:rsidR="00B05836">
        <w:fldChar w:fldCharType="separate"/>
      </w:r>
      <w:r w:rsidR="00F12FAC">
        <w:rPr>
          <w:noProof/>
        </w:rPr>
        <w:t>5</w:t>
      </w:r>
      <w:r w:rsidR="00B05836">
        <w:rPr>
          <w:noProof/>
        </w:rPr>
        <w:fldChar w:fldCharType="end"/>
      </w:r>
      <w:r>
        <w:t>. Resultados del algoritmo base</w:t>
      </w:r>
      <w:bookmarkEnd w:id="12"/>
    </w:p>
    <w:p w14:paraId="7FA8A74D" w14:textId="6BE6B2CD" w:rsidR="00F12FAC" w:rsidRDefault="00A0665F" w:rsidP="00A0665F">
      <w:r>
        <w:t xml:space="preserve">Si observamos los resultados del algoritmo base tenemos que tiene una precisión o </w:t>
      </w:r>
      <w:proofErr w:type="spellStart"/>
      <w:r>
        <w:t>accuracy</w:t>
      </w:r>
      <w:proofErr w:type="spellEnd"/>
      <w:r>
        <w:t xml:space="preserve"> del 0.66.</w:t>
      </w:r>
    </w:p>
    <w:p w14:paraId="0C6663F4" w14:textId="77777777" w:rsidR="00F12FAC" w:rsidRDefault="00F12FAC">
      <w:pPr>
        <w:spacing w:line="259" w:lineRule="auto"/>
        <w:jc w:val="left"/>
      </w:pPr>
      <w:r>
        <w:br w:type="page"/>
      </w:r>
    </w:p>
    <w:p w14:paraId="71128FC7" w14:textId="0C2C40F8" w:rsidR="005A7C09" w:rsidRDefault="003264A3" w:rsidP="005A7C09">
      <w:pPr>
        <w:pStyle w:val="Ttulo1"/>
      </w:pPr>
      <w:bookmarkStart w:id="13" w:name="_Toc102468557"/>
      <w:r>
        <w:lastRenderedPageBreak/>
        <w:t>Limpiando los datos. Todo a minúsculas</w:t>
      </w:r>
      <w:bookmarkEnd w:id="13"/>
    </w:p>
    <w:p w14:paraId="77D1E185" w14:textId="37180EB9" w:rsidR="003264A3" w:rsidRPr="003264A3" w:rsidRDefault="003264A3" w:rsidP="003264A3">
      <w:r>
        <w:t xml:space="preserve">Con el fin de homogeneizar los datos obtenidos a la hora de </w:t>
      </w:r>
      <w:proofErr w:type="spellStart"/>
      <w:r>
        <w:t>tokenizar</w:t>
      </w:r>
      <w:proofErr w:type="spellEnd"/>
      <w:r>
        <w:t xml:space="preserve"> las palabras obtenidas de los diferentes tweets, en esta primera aproximación nos centraremos en poner en minúsculas todas las palabras obtenidas tras el proceso de </w:t>
      </w:r>
      <w:proofErr w:type="spellStart"/>
      <w:r>
        <w:t>tokenización</w:t>
      </w:r>
      <w:proofErr w:type="spellEnd"/>
      <w:r>
        <w:t>.</w:t>
      </w:r>
    </w:p>
    <w:p w14:paraId="7022CA70" w14:textId="600696B9" w:rsidR="005A7C09" w:rsidRDefault="005A7C09" w:rsidP="005A7C09">
      <w:pPr>
        <w:pStyle w:val="Ttulo2"/>
      </w:pPr>
      <w:bookmarkStart w:id="14" w:name="_Toc102468558"/>
      <w:r>
        <w:t>Descripción de la implementación realizada</w:t>
      </w:r>
      <w:bookmarkEnd w:id="14"/>
    </w:p>
    <w:p w14:paraId="77D12AE5" w14:textId="4666B4D8" w:rsidR="004210F5" w:rsidRDefault="004210F5" w:rsidP="004210F5">
      <w:r>
        <w:t xml:space="preserve">Para realizar esto, creamos una nueva función dentro del script a la que llamaremos </w:t>
      </w:r>
      <w:proofErr w:type="spellStart"/>
      <w:r>
        <w:t>cleanData</w:t>
      </w:r>
      <w:proofErr w:type="spellEnd"/>
      <w:r>
        <w:t xml:space="preserve">(). Esta función podrá servirnos para futuras modificaciones del script a la hora de limpiar los datos obtenidos del algoritmo. De momento, para </w:t>
      </w:r>
      <w:r w:rsidR="009F733D">
        <w:t>reducir a minúsculas se utilizará el siguiente código.</w:t>
      </w:r>
    </w:p>
    <w:p w14:paraId="06198FCB" w14:textId="77777777" w:rsidR="009F733D" w:rsidRDefault="009F733D" w:rsidP="009F733D">
      <w:pPr>
        <w:keepNext/>
      </w:pPr>
      <w:r w:rsidRPr="009F733D">
        <w:rPr>
          <w:noProof/>
        </w:rPr>
        <w:drawing>
          <wp:inline distT="0" distB="0" distL="0" distR="0" wp14:anchorId="2D6E5088" wp14:editId="7C142C12">
            <wp:extent cx="3038899" cy="1448002"/>
            <wp:effectExtent l="0" t="0" r="9525" b="0"/>
            <wp:docPr id="16" name="Imagen 16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Imagen 16" descr="Texto&#10;&#10;Descripción generada automáticamente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038899" cy="1448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349B08" w14:textId="600FD0CA" w:rsidR="009F733D" w:rsidRPr="004210F5" w:rsidRDefault="009F733D" w:rsidP="009F733D">
      <w:pPr>
        <w:pStyle w:val="Descripcin"/>
      </w:pPr>
      <w:bookmarkStart w:id="15" w:name="_Toc102468600"/>
      <w:r>
        <w:t xml:space="preserve">Ilustración </w:t>
      </w:r>
      <w:r w:rsidR="00B05836">
        <w:fldChar w:fldCharType="begin"/>
      </w:r>
      <w:r w:rsidR="00B05836">
        <w:instrText xml:space="preserve"> SEQ Ilustración \* ARABIC </w:instrText>
      </w:r>
      <w:r w:rsidR="00B05836">
        <w:fldChar w:fldCharType="separate"/>
      </w:r>
      <w:r w:rsidR="00F12FAC">
        <w:rPr>
          <w:noProof/>
        </w:rPr>
        <w:t>6</w:t>
      </w:r>
      <w:r w:rsidR="00B05836">
        <w:rPr>
          <w:noProof/>
        </w:rPr>
        <w:fldChar w:fldCharType="end"/>
      </w:r>
      <w:r>
        <w:t xml:space="preserve">. Función inicial de </w:t>
      </w:r>
      <w:proofErr w:type="spellStart"/>
      <w:r>
        <w:t>cleanData</w:t>
      </w:r>
      <w:bookmarkEnd w:id="15"/>
      <w:proofErr w:type="spellEnd"/>
    </w:p>
    <w:p w14:paraId="759182AE" w14:textId="77777777" w:rsidR="005A7C09" w:rsidRDefault="005A7C09" w:rsidP="005A7C09">
      <w:pPr>
        <w:pStyle w:val="Ttulo2"/>
      </w:pPr>
      <w:bookmarkStart w:id="16" w:name="_Toc102468559"/>
      <w:r>
        <w:t>Descripción de los resultados obtenidos</w:t>
      </w:r>
      <w:bookmarkEnd w:id="16"/>
      <w:r>
        <w:t xml:space="preserve"> </w:t>
      </w:r>
    </w:p>
    <w:p w14:paraId="6A4F3A87" w14:textId="308A5069" w:rsidR="005A7C09" w:rsidRDefault="005A7C09" w:rsidP="005A7C09">
      <w:pPr>
        <w:pStyle w:val="Ttulo3"/>
      </w:pPr>
      <w:bookmarkStart w:id="17" w:name="_Toc102468560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17"/>
      <w:proofErr w:type="spellEnd"/>
    </w:p>
    <w:p w14:paraId="453B9F51" w14:textId="14E91BBE" w:rsidR="009F733D" w:rsidRDefault="009F733D" w:rsidP="009F733D">
      <w:r>
        <w:t xml:space="preserve">Si ejecutamos nuevamente el script con la modificación, obtenemos una leve mejoría en el </w:t>
      </w:r>
      <w:proofErr w:type="spellStart"/>
      <w:r>
        <w:t>accuaracy</w:t>
      </w:r>
      <w:proofErr w:type="spellEnd"/>
      <w:r>
        <w:t xml:space="preserve"> del script, pasando de </w:t>
      </w:r>
      <w:r w:rsidR="00DA3389">
        <w:t>una precisión del 0.66 al 0.68, como podemos observar en la ilustración siguiente.</w:t>
      </w:r>
    </w:p>
    <w:p w14:paraId="61F6DC8C" w14:textId="77777777" w:rsidR="00DA3389" w:rsidRDefault="00DA3389" w:rsidP="00DA3389">
      <w:pPr>
        <w:keepNext/>
      </w:pPr>
      <w:r w:rsidRPr="00DA3389">
        <w:rPr>
          <w:noProof/>
        </w:rPr>
        <w:drawing>
          <wp:inline distT="0" distB="0" distL="0" distR="0" wp14:anchorId="4EE61F30" wp14:editId="3747A64F">
            <wp:extent cx="4324954" cy="1876687"/>
            <wp:effectExtent l="0" t="0" r="0" b="9525"/>
            <wp:docPr id="19" name="Imagen 19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Imagen 19" descr="Calendario&#10;&#10;Descripción generada automáticamente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324954" cy="18766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D9FCEC" w14:textId="6454F8BA" w:rsidR="00F12FAC" w:rsidRDefault="00DA3389" w:rsidP="00DA3389">
      <w:pPr>
        <w:pStyle w:val="Descripcin"/>
      </w:pPr>
      <w:bookmarkStart w:id="18" w:name="_Toc102468601"/>
      <w:r>
        <w:t xml:space="preserve">Ilustración </w:t>
      </w:r>
      <w:r w:rsidR="00B05836">
        <w:fldChar w:fldCharType="begin"/>
      </w:r>
      <w:r w:rsidR="00B05836">
        <w:instrText xml:space="preserve"> SEQ Ilustración \* ARABIC </w:instrText>
      </w:r>
      <w:r w:rsidR="00B05836">
        <w:fldChar w:fldCharType="separate"/>
      </w:r>
      <w:r w:rsidR="00F12FAC">
        <w:rPr>
          <w:noProof/>
        </w:rPr>
        <w:t>7</w:t>
      </w:r>
      <w:r w:rsidR="00B05836">
        <w:rPr>
          <w:noProof/>
        </w:rPr>
        <w:fldChar w:fldCharType="end"/>
      </w:r>
      <w:r>
        <w:t xml:space="preserve">. </w:t>
      </w:r>
      <w:proofErr w:type="spellStart"/>
      <w:r>
        <w:t>Accuracy</w:t>
      </w:r>
      <w:proofErr w:type="spellEnd"/>
      <w:r>
        <w:t xml:space="preserve"> primera modificación</w:t>
      </w:r>
      <w:bookmarkEnd w:id="18"/>
    </w:p>
    <w:p w14:paraId="2AD6ED0F" w14:textId="77777777" w:rsidR="00F12FAC" w:rsidRDefault="00F12FAC">
      <w:pPr>
        <w:spacing w:line="259" w:lineRule="auto"/>
        <w:jc w:val="left"/>
        <w:rPr>
          <w:i/>
          <w:iCs/>
          <w:color w:val="44546A" w:themeColor="text2"/>
          <w:sz w:val="18"/>
          <w:szCs w:val="18"/>
        </w:rPr>
      </w:pPr>
      <w:r>
        <w:br w:type="page"/>
      </w:r>
    </w:p>
    <w:p w14:paraId="431E6ACD" w14:textId="112206D9" w:rsidR="005548F7" w:rsidRDefault="005548F7" w:rsidP="005548F7">
      <w:pPr>
        <w:pStyle w:val="Ttulo1"/>
      </w:pPr>
      <w:bookmarkStart w:id="19" w:name="_Toc102468561"/>
      <w:r>
        <w:lastRenderedPageBreak/>
        <w:t xml:space="preserve">Limpiando los datos. </w:t>
      </w:r>
      <w:r>
        <w:t>Eliminar signos de puntuación</w:t>
      </w:r>
      <w:bookmarkEnd w:id="19"/>
    </w:p>
    <w:p w14:paraId="00F402B5" w14:textId="55F1D221" w:rsidR="005548F7" w:rsidRPr="003264A3" w:rsidRDefault="00390378" w:rsidP="005548F7">
      <w:r>
        <w:t xml:space="preserve">El siguiente paso para limpiar los datos obtenidos al </w:t>
      </w:r>
      <w:proofErr w:type="spellStart"/>
      <w:r>
        <w:t>tokenizar</w:t>
      </w:r>
      <w:proofErr w:type="spellEnd"/>
      <w:r>
        <w:t xml:space="preserve"> los mensajes del </w:t>
      </w:r>
      <w:proofErr w:type="spellStart"/>
      <w:r>
        <w:t>dataset</w:t>
      </w:r>
      <w:proofErr w:type="spellEnd"/>
      <w:r>
        <w:t>, es eliminar los signos de puntuación y espacios en blanco.</w:t>
      </w:r>
    </w:p>
    <w:p w14:paraId="2C189121" w14:textId="77777777" w:rsidR="005548F7" w:rsidRDefault="005548F7" w:rsidP="005548F7">
      <w:pPr>
        <w:pStyle w:val="Ttulo2"/>
      </w:pPr>
      <w:bookmarkStart w:id="20" w:name="_Toc102468562"/>
      <w:r>
        <w:t>Descripción de la implementación realizada</w:t>
      </w:r>
      <w:bookmarkEnd w:id="20"/>
    </w:p>
    <w:p w14:paraId="45845B62" w14:textId="77739D56" w:rsidR="005548F7" w:rsidRDefault="005548F7" w:rsidP="005548F7">
      <w:r>
        <w:t xml:space="preserve">Para realizar esto, </w:t>
      </w:r>
      <w:r w:rsidR="001D2A03">
        <w:t>dentro de la función que creamos anteriormente ll</w:t>
      </w:r>
      <w:r>
        <w:t>ama</w:t>
      </w:r>
      <w:r w:rsidR="001D2A03">
        <w:t>da</w:t>
      </w:r>
      <w:r>
        <w:t xml:space="preserve"> </w:t>
      </w:r>
      <w:proofErr w:type="spellStart"/>
      <w:r>
        <w:t>cleanData</w:t>
      </w:r>
      <w:proofErr w:type="spellEnd"/>
      <w:r>
        <w:t>()</w:t>
      </w:r>
      <w:r w:rsidR="00D9452E">
        <w:t xml:space="preserve"> añadimos una nueva sección destinada a la eliminación de símbolos de puntuación y espacios en blanco. Como se muestra en la imagen a</w:t>
      </w:r>
      <w:r w:rsidR="00D464C6">
        <w:t xml:space="preserve"> </w:t>
      </w:r>
      <w:r w:rsidR="00D9452E">
        <w:t>continuación.</w:t>
      </w:r>
    </w:p>
    <w:p w14:paraId="408DD302" w14:textId="77777777" w:rsidR="00CA5AA4" w:rsidRDefault="00D464C6" w:rsidP="00CA5AA4">
      <w:pPr>
        <w:keepNext/>
      </w:pPr>
      <w:r w:rsidRPr="00D464C6">
        <w:drawing>
          <wp:inline distT="0" distB="0" distL="0" distR="0" wp14:anchorId="4B3AC48F" wp14:editId="71FBD2EC">
            <wp:extent cx="4452932" cy="5553075"/>
            <wp:effectExtent l="0" t="0" r="5080" b="0"/>
            <wp:docPr id="14" name="Imagen 14" descr="Texto&#10;&#10;Descripción generada automáticamente con confianza m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magen 14" descr="Texto&#10;&#10;Descripción generada automáticamente con confianza media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455954" cy="5556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67EF4B" w14:textId="4E8A3D3A" w:rsidR="00D464C6" w:rsidRDefault="00CA5AA4" w:rsidP="00CA5AA4">
      <w:pPr>
        <w:pStyle w:val="Descripcin"/>
      </w:pPr>
      <w:bookmarkStart w:id="21" w:name="_Toc102468602"/>
      <w:r>
        <w:t xml:space="preserve">Ilustración </w:t>
      </w:r>
      <w:fldSimple w:instr=" SEQ Ilustración \* ARABIC ">
        <w:r w:rsidR="00F12FAC">
          <w:rPr>
            <w:noProof/>
          </w:rPr>
          <w:t>8</w:t>
        </w:r>
      </w:fldSimple>
      <w:r>
        <w:t xml:space="preserve">. </w:t>
      </w:r>
      <w:proofErr w:type="spellStart"/>
      <w:r>
        <w:t>Codigo</w:t>
      </w:r>
      <w:proofErr w:type="spellEnd"/>
      <w:r>
        <w:t xml:space="preserve"> Eliminar signos y puntuación</w:t>
      </w:r>
      <w:bookmarkEnd w:id="21"/>
    </w:p>
    <w:p w14:paraId="7CAF297B" w14:textId="3B711C46" w:rsidR="00A32F7D" w:rsidRPr="00A32F7D" w:rsidRDefault="005548F7" w:rsidP="00A32F7D">
      <w:pPr>
        <w:pStyle w:val="Ttulo2"/>
      </w:pPr>
      <w:bookmarkStart w:id="22" w:name="_Toc102468563"/>
      <w:r>
        <w:lastRenderedPageBreak/>
        <w:t>Descripción de los resultados obtenidos</w:t>
      </w:r>
      <w:bookmarkEnd w:id="22"/>
      <w:r>
        <w:t xml:space="preserve"> </w:t>
      </w:r>
    </w:p>
    <w:p w14:paraId="571302D5" w14:textId="77777777" w:rsidR="005548F7" w:rsidRDefault="005548F7" w:rsidP="005548F7">
      <w:pPr>
        <w:pStyle w:val="Ttulo3"/>
      </w:pPr>
      <w:bookmarkStart w:id="23" w:name="_Toc102468564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23"/>
      <w:proofErr w:type="spellEnd"/>
    </w:p>
    <w:p w14:paraId="0F608E95" w14:textId="5700DD9B" w:rsidR="005548F7" w:rsidRDefault="005548F7" w:rsidP="005548F7">
      <w:r>
        <w:t xml:space="preserve">Si ejecutamos nuevamente el script con la </w:t>
      </w:r>
      <w:r w:rsidR="00335F8B">
        <w:t xml:space="preserve">segunda </w:t>
      </w:r>
      <w:r>
        <w:t xml:space="preserve">modificación, obtenemos una leve mejoría en el </w:t>
      </w:r>
      <w:proofErr w:type="spellStart"/>
      <w:r>
        <w:t>accuracy</w:t>
      </w:r>
      <w:proofErr w:type="spellEnd"/>
      <w:r>
        <w:t xml:space="preserve"> del script, pasando de una precisión del 0.6</w:t>
      </w:r>
      <w:r w:rsidR="00335F8B">
        <w:t>8</w:t>
      </w:r>
      <w:r>
        <w:t xml:space="preserve"> al 0.</w:t>
      </w:r>
      <w:r w:rsidR="00335F8B">
        <w:t>70</w:t>
      </w:r>
      <w:r>
        <w:t>, como podemos observar en la ilustración siguiente.</w:t>
      </w:r>
    </w:p>
    <w:p w14:paraId="02485810" w14:textId="77777777" w:rsidR="00335F8B" w:rsidRDefault="00335F8B" w:rsidP="00335F8B">
      <w:pPr>
        <w:keepNext/>
      </w:pPr>
      <w:r w:rsidRPr="00335F8B">
        <w:drawing>
          <wp:inline distT="0" distB="0" distL="0" distR="0" wp14:anchorId="12935CF5" wp14:editId="3A61DC06">
            <wp:extent cx="4115374" cy="1971950"/>
            <wp:effectExtent l="0" t="0" r="0" b="9525"/>
            <wp:docPr id="15" name="Imagen 15" descr="Calendario&#10;&#10;Descripción generada automáticamente con confianza m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magen 15" descr="Calendario&#10;&#10;Descripción generada automáticamente con confianza media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115374" cy="1971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EC4471" w14:textId="12FDC669" w:rsidR="00F12FAC" w:rsidRDefault="00335F8B" w:rsidP="00335F8B">
      <w:pPr>
        <w:pStyle w:val="Descripcin"/>
      </w:pPr>
      <w:bookmarkStart w:id="24" w:name="_Toc102468603"/>
      <w:r>
        <w:t xml:space="preserve">Ilustración </w:t>
      </w:r>
      <w:fldSimple w:instr=" SEQ Ilustración \* ARABIC ">
        <w:r w:rsidR="00F12FAC">
          <w:rPr>
            <w:noProof/>
          </w:rPr>
          <w:t>9</w:t>
        </w:r>
      </w:fldSimple>
      <w:r>
        <w:t xml:space="preserve">. </w:t>
      </w:r>
      <w:proofErr w:type="spellStart"/>
      <w:r>
        <w:t>Accuracy</w:t>
      </w:r>
      <w:proofErr w:type="spellEnd"/>
      <w:r>
        <w:t xml:space="preserve"> de la </w:t>
      </w:r>
      <w:r w:rsidR="007A24DC">
        <w:t xml:space="preserve">segunda </w:t>
      </w:r>
      <w:r>
        <w:t xml:space="preserve"> modificación</w:t>
      </w:r>
      <w:bookmarkEnd w:id="24"/>
    </w:p>
    <w:p w14:paraId="2CB153A8" w14:textId="77777777" w:rsidR="00F12FAC" w:rsidRDefault="00F12FAC">
      <w:pPr>
        <w:spacing w:line="259" w:lineRule="auto"/>
        <w:jc w:val="left"/>
        <w:rPr>
          <w:i/>
          <w:iCs/>
          <w:color w:val="44546A" w:themeColor="text2"/>
          <w:sz w:val="18"/>
          <w:szCs w:val="18"/>
        </w:rPr>
      </w:pPr>
      <w:r>
        <w:br w:type="page"/>
      </w:r>
    </w:p>
    <w:p w14:paraId="126D6B5E" w14:textId="2F7738A0" w:rsidR="005E5170" w:rsidRDefault="005E5170" w:rsidP="005E5170">
      <w:pPr>
        <w:pStyle w:val="Ttulo1"/>
      </w:pPr>
      <w:bookmarkStart w:id="25" w:name="_Toc102468565"/>
      <w:r>
        <w:lastRenderedPageBreak/>
        <w:t xml:space="preserve">Limpiando los datos. </w:t>
      </w:r>
      <w:r w:rsidR="008F1FC6">
        <w:t xml:space="preserve">Eliminando </w:t>
      </w:r>
      <w:proofErr w:type="spellStart"/>
      <w:r w:rsidR="008F1FC6">
        <w:t>Stopwords</w:t>
      </w:r>
      <w:bookmarkEnd w:id="25"/>
      <w:proofErr w:type="spellEnd"/>
    </w:p>
    <w:p w14:paraId="0ABCB272" w14:textId="57045937" w:rsidR="005E5170" w:rsidRPr="003264A3" w:rsidRDefault="005E5170" w:rsidP="005E5170">
      <w:r>
        <w:t xml:space="preserve">El siguiente paso para limpiar los datos obtenidos al </w:t>
      </w:r>
      <w:proofErr w:type="spellStart"/>
      <w:r>
        <w:t>tokenizar</w:t>
      </w:r>
      <w:proofErr w:type="spellEnd"/>
      <w:r>
        <w:t xml:space="preserve"> los mensajes del </w:t>
      </w:r>
      <w:proofErr w:type="spellStart"/>
      <w:r>
        <w:t>dataset</w:t>
      </w:r>
      <w:proofErr w:type="spellEnd"/>
      <w:r>
        <w:t xml:space="preserve">, es </w:t>
      </w:r>
      <w:r w:rsidR="00BF773A">
        <w:t xml:space="preserve">eliminar las </w:t>
      </w:r>
      <w:proofErr w:type="spellStart"/>
      <w:r w:rsidR="00BF773A">
        <w:t>stopwords</w:t>
      </w:r>
      <w:proofErr w:type="spellEnd"/>
      <w:r w:rsidR="00BF773A">
        <w:t xml:space="preserve"> o palabras vacías, estas son palabras que carecen de sentido propio cuando se escriben solas o sin la palabra clave o </w:t>
      </w:r>
      <w:proofErr w:type="spellStart"/>
      <w:r w:rsidR="00BF773A">
        <w:t>keyword</w:t>
      </w:r>
      <w:proofErr w:type="spellEnd"/>
      <w:r w:rsidR="00BF773A">
        <w:t>.</w:t>
      </w:r>
      <w:sdt>
        <w:sdtPr>
          <w:rPr>
            <w:color w:val="000000"/>
          </w:rPr>
          <w:tag w:val="MENDELEY_CITATION_v3_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"/>
          <w:id w:val="-764214914"/>
          <w:placeholder>
            <w:docPart w:val="DefaultPlaceholder_-1854013440"/>
          </w:placeholder>
        </w:sdtPr>
        <w:sdtContent>
          <w:r w:rsidR="00944BF7" w:rsidRPr="00944BF7">
            <w:rPr>
              <w:color w:val="000000"/>
            </w:rPr>
            <w:t>[1]</w:t>
          </w:r>
        </w:sdtContent>
      </w:sdt>
    </w:p>
    <w:p w14:paraId="041662DC" w14:textId="77777777" w:rsidR="005E5170" w:rsidRDefault="005E5170" w:rsidP="005E5170">
      <w:pPr>
        <w:pStyle w:val="Ttulo2"/>
      </w:pPr>
      <w:bookmarkStart w:id="26" w:name="_Toc102468566"/>
      <w:r>
        <w:t>Descripción de la implementación realizada</w:t>
      </w:r>
      <w:bookmarkEnd w:id="26"/>
    </w:p>
    <w:p w14:paraId="69DB422C" w14:textId="6F571EAC" w:rsidR="005E5170" w:rsidRDefault="005E5170" w:rsidP="005E5170">
      <w:r>
        <w:t xml:space="preserve">Para realizar esto, dentro de la función que creamos anteriormente llamada </w:t>
      </w:r>
      <w:proofErr w:type="spellStart"/>
      <w:r>
        <w:t>cleanData</w:t>
      </w:r>
      <w:proofErr w:type="spellEnd"/>
      <w:r>
        <w:t xml:space="preserve">() añadimos una nueva sección destinada a la eliminación de </w:t>
      </w:r>
      <w:proofErr w:type="spellStart"/>
      <w:r w:rsidR="00F25669">
        <w:t>stopwords</w:t>
      </w:r>
      <w:proofErr w:type="spellEnd"/>
      <w:r w:rsidR="00F25669">
        <w:t xml:space="preserve">. Para ello </w:t>
      </w:r>
      <w:r w:rsidR="00B7089F">
        <w:t xml:space="preserve">necesitamos importar la librería </w:t>
      </w:r>
      <w:proofErr w:type="spellStart"/>
      <w:r w:rsidR="00B7089F">
        <w:t>nltk</w:t>
      </w:r>
      <w:proofErr w:type="spellEnd"/>
      <w:r w:rsidR="00B7089F">
        <w:t xml:space="preserve"> con herramientas de gestión del lenguaje.</w:t>
      </w:r>
    </w:p>
    <w:p w14:paraId="7C40A6FD" w14:textId="0CD2E0A4" w:rsidR="00B17EB2" w:rsidRDefault="00B17EB2" w:rsidP="005E5170">
      <w:r>
        <w:t>Para ello utilizamos el siguiente código de la ilustración siguiente.</w:t>
      </w:r>
    </w:p>
    <w:p w14:paraId="4C3EFA42" w14:textId="77777777" w:rsidR="00B17EB2" w:rsidRDefault="00B17EB2" w:rsidP="00B17EB2">
      <w:pPr>
        <w:keepNext/>
      </w:pPr>
      <w:r w:rsidRPr="00B17EB2">
        <w:drawing>
          <wp:inline distT="0" distB="0" distL="0" distR="0" wp14:anchorId="6589DFE1" wp14:editId="54EC6F6E">
            <wp:extent cx="5400040" cy="658495"/>
            <wp:effectExtent l="0" t="0" r="0" b="8255"/>
            <wp:docPr id="26" name="Imagen 26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Imagen 26" descr="Texto&#10;&#10;Descripción generada automáticamente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58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7CE6DC" w14:textId="1B0026BB" w:rsidR="00B17EB2" w:rsidRDefault="00B17EB2" w:rsidP="00B17EB2">
      <w:pPr>
        <w:pStyle w:val="Descripcin"/>
      </w:pPr>
      <w:bookmarkStart w:id="27" w:name="_Toc102468604"/>
      <w:r>
        <w:t xml:space="preserve">Ilustración </w:t>
      </w:r>
      <w:fldSimple w:instr=" SEQ Ilustración \* ARABIC ">
        <w:r w:rsidR="00F12FAC">
          <w:rPr>
            <w:noProof/>
          </w:rPr>
          <w:t>10</w:t>
        </w:r>
      </w:fldSimple>
      <w:r>
        <w:t xml:space="preserve">. Código para eliminar </w:t>
      </w:r>
      <w:proofErr w:type="spellStart"/>
      <w:r>
        <w:t>stopwords</w:t>
      </w:r>
      <w:bookmarkEnd w:id="27"/>
      <w:proofErr w:type="spellEnd"/>
    </w:p>
    <w:p w14:paraId="42DEEB0C" w14:textId="57F0DBAD" w:rsidR="00B17EB2" w:rsidRPr="00B17EB2" w:rsidRDefault="00B17EB2" w:rsidP="00B17EB2">
      <w:r>
        <w:t xml:space="preserve">Esto permitirá en primer lugar filtrar todas las palabras que no aparten información que están en la lista de </w:t>
      </w:r>
      <w:proofErr w:type="spellStart"/>
      <w:r>
        <w:t>stopwords</w:t>
      </w:r>
      <w:proofErr w:type="spellEnd"/>
      <w:r>
        <w:t xml:space="preserve"> de la librería </w:t>
      </w:r>
      <w:proofErr w:type="spellStart"/>
      <w:r>
        <w:t>nltk</w:t>
      </w:r>
      <w:proofErr w:type="spellEnd"/>
      <w:r>
        <w:t xml:space="preserve">. Y en segundo lugar eliminamos todos los </w:t>
      </w:r>
      <w:r w:rsidR="002D6B1C">
        <w:t xml:space="preserve">palabras vacías o ‘’ que se hayan quedado en la lista </w:t>
      </w:r>
      <w:proofErr w:type="spellStart"/>
      <w:r w:rsidR="002D6B1C">
        <w:t>despues</w:t>
      </w:r>
      <w:proofErr w:type="spellEnd"/>
      <w:r w:rsidR="002D6B1C">
        <w:t xml:space="preserve"> de la limpieza y normalización de los datos.</w:t>
      </w:r>
    </w:p>
    <w:p w14:paraId="2A71B7D0" w14:textId="77777777" w:rsidR="00B7089F" w:rsidRDefault="00B7089F" w:rsidP="00B7089F">
      <w:pPr>
        <w:pStyle w:val="Ttulo3"/>
      </w:pPr>
      <w:bookmarkStart w:id="28" w:name="_Toc102468567"/>
      <w:r>
        <w:t>Problemas encontrados</w:t>
      </w:r>
      <w:bookmarkEnd w:id="28"/>
    </w:p>
    <w:p w14:paraId="67A56546" w14:textId="155D11D1" w:rsidR="00B7089F" w:rsidRDefault="00636B32" w:rsidP="00B7089F">
      <w:pPr>
        <w:pStyle w:val="Ttulo4"/>
      </w:pPr>
      <w:r>
        <w:t>NLTK no disponible</w:t>
      </w:r>
    </w:p>
    <w:p w14:paraId="4F2B2FE8" w14:textId="77777777" w:rsidR="00B7089F" w:rsidRPr="004A02AA" w:rsidRDefault="00B7089F" w:rsidP="00B7089F">
      <w:pPr>
        <w:pStyle w:val="Ttulo5"/>
      </w:pPr>
      <w:r>
        <w:t>Descripción del problema</w:t>
      </w:r>
    </w:p>
    <w:p w14:paraId="60F433C1" w14:textId="789C69AB" w:rsidR="00636B32" w:rsidRDefault="00636B32" w:rsidP="00B7089F">
      <w:pPr>
        <w:rPr>
          <w:color w:val="000000"/>
        </w:rPr>
      </w:pPr>
      <w:r>
        <w:t xml:space="preserve">Dado que usaremos la librería NLTK (Natural </w:t>
      </w:r>
      <w:proofErr w:type="spellStart"/>
      <w:r>
        <w:t>Lenguage</w:t>
      </w:r>
      <w:proofErr w:type="spellEnd"/>
      <w:r>
        <w:t xml:space="preserve"> </w:t>
      </w:r>
      <w:proofErr w:type="spellStart"/>
      <w:r>
        <w:t>Toolkit</w:t>
      </w:r>
      <w:proofErr w:type="spellEnd"/>
      <w:r>
        <w:t xml:space="preserve">) </w:t>
      </w:r>
      <w:sdt>
        <w:sdtPr>
          <w:rPr>
            <w:color w:val="000000"/>
          </w:rPr>
          <w:tag w:val="MENDELEY_CITATION_v3_eyJjaXRhdGlvbklEIjoiTUVOREVMRVlfQ0lUQVRJT05fZGUxYjEyMzktOWRiMy00ZTJjLWE3YTAtYjY2N2U5ZDU0NWIz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=="/>
          <w:id w:val="-1890097227"/>
          <w:placeholder>
            <w:docPart w:val="DefaultPlaceholder_-1854013440"/>
          </w:placeholder>
        </w:sdtPr>
        <w:sdtContent>
          <w:r w:rsidR="00944BF7" w:rsidRPr="00944BF7">
            <w:rPr>
              <w:color w:val="000000"/>
            </w:rPr>
            <w:t>[2]</w:t>
          </w:r>
        </w:sdtContent>
      </w:sdt>
      <w:r>
        <w:rPr>
          <w:color w:val="000000"/>
        </w:rPr>
        <w:t xml:space="preserve"> necesitamos no solo importarla en nuestro script, </w:t>
      </w:r>
      <w:proofErr w:type="spellStart"/>
      <w:r>
        <w:rPr>
          <w:color w:val="000000"/>
        </w:rPr>
        <w:t>si no</w:t>
      </w:r>
      <w:proofErr w:type="spellEnd"/>
      <w:r>
        <w:rPr>
          <w:color w:val="000000"/>
        </w:rPr>
        <w:t xml:space="preserve"> que también debemos instalarla en nuestro entorno de desarrollo.</w:t>
      </w:r>
    </w:p>
    <w:p w14:paraId="1593A08C" w14:textId="37176DA5" w:rsidR="00636B32" w:rsidRDefault="00636B32" w:rsidP="00B7089F">
      <w:pPr>
        <w:rPr>
          <w:color w:val="000000"/>
        </w:rPr>
      </w:pPr>
      <w:r>
        <w:rPr>
          <w:color w:val="000000"/>
        </w:rPr>
        <w:t>Es por ello que cuando tratamos de ejecutar el script nos devuelve el siguiente mensaje de error</w:t>
      </w:r>
      <w:r w:rsidR="00D062E6">
        <w:rPr>
          <w:color w:val="000000"/>
        </w:rPr>
        <w:t xml:space="preserve"> que se muestra en la ilustración 10</w:t>
      </w:r>
      <w:r>
        <w:rPr>
          <w:color w:val="000000"/>
        </w:rPr>
        <w:t>.</w:t>
      </w:r>
    </w:p>
    <w:p w14:paraId="13993AEC" w14:textId="77777777" w:rsidR="00652554" w:rsidRDefault="00636B32" w:rsidP="00652554">
      <w:pPr>
        <w:keepNext/>
      </w:pPr>
      <w:r w:rsidRPr="00636B32">
        <w:drawing>
          <wp:inline distT="0" distB="0" distL="0" distR="0" wp14:anchorId="0B22B6C1" wp14:editId="26FE8388">
            <wp:extent cx="5400040" cy="1012825"/>
            <wp:effectExtent l="0" t="0" r="0" b="0"/>
            <wp:docPr id="23" name="Imagen 23" descr="Mensaje de error, falta la libreria nlt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Imagen 23" descr="Mensaje de error, falta la libreria nltk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012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3ADC95" w14:textId="77E344DF" w:rsidR="00636B32" w:rsidRDefault="00652554" w:rsidP="00652554">
      <w:pPr>
        <w:pStyle w:val="Descripcin"/>
      </w:pPr>
      <w:bookmarkStart w:id="29" w:name="_Toc102468605"/>
      <w:r>
        <w:t xml:space="preserve">Ilustración </w:t>
      </w:r>
      <w:fldSimple w:instr=" SEQ Ilustración \* ARABIC ">
        <w:r w:rsidR="00F12FAC">
          <w:rPr>
            <w:noProof/>
          </w:rPr>
          <w:t>11</w:t>
        </w:r>
      </w:fldSimple>
      <w:r>
        <w:t>. Mensaje de error. Falta la librería NLTK</w:t>
      </w:r>
      <w:bookmarkEnd w:id="29"/>
    </w:p>
    <w:p w14:paraId="6846DC3A" w14:textId="77777777" w:rsidR="00B7089F" w:rsidRDefault="00B7089F" w:rsidP="00B7089F">
      <w:pPr>
        <w:pStyle w:val="Ttulo5"/>
      </w:pPr>
      <w:r>
        <w:lastRenderedPageBreak/>
        <w:t>Solución</w:t>
      </w:r>
    </w:p>
    <w:p w14:paraId="017B8A65" w14:textId="76CFA4C8" w:rsidR="00B7089F" w:rsidRDefault="00D062E6" w:rsidP="00B7089F">
      <w:pPr>
        <w:rPr>
          <w:color w:val="000000"/>
        </w:rPr>
      </w:pPr>
      <w:r>
        <w:t xml:space="preserve">Para ello si acudimos a la documentación oficial de la </w:t>
      </w:r>
      <w:r w:rsidR="003F4A00">
        <w:t xml:space="preserve">librería en su parte de instalación </w:t>
      </w:r>
      <w:sdt>
        <w:sdtPr>
          <w:rPr>
            <w:color w:val="000000"/>
          </w:rPr>
          <w:tag w:val="MENDELEY_CITATION_v3_eyJjaXRhdGlvbklEIjoiTUVOREVMRVlfQ0lUQVRJT05fOGQ1MGRhZTgtNGJjYS00ZTNlLWIwZWUtNzM1YzQyNDc0YjBl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=="/>
          <w:id w:val="-851333306"/>
          <w:placeholder>
            <w:docPart w:val="DefaultPlaceholder_-1854013440"/>
          </w:placeholder>
        </w:sdtPr>
        <w:sdtContent>
          <w:r w:rsidR="00944BF7" w:rsidRPr="00944BF7">
            <w:rPr>
              <w:color w:val="000000"/>
            </w:rPr>
            <w:t>[2]</w:t>
          </w:r>
        </w:sdtContent>
      </w:sdt>
      <w:r w:rsidR="00D05F1D">
        <w:rPr>
          <w:color w:val="000000"/>
        </w:rPr>
        <w:t>encontraremos las instrucciones para instalar la librería en nuestro entorno</w:t>
      </w:r>
      <w:sdt>
        <w:sdtPr>
          <w:rPr>
            <w:color w:val="000000"/>
          </w:rPr>
          <w:tag w:val="MENDELEY_CITATION_v3_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"/>
          <w:id w:val="-1071349028"/>
          <w:placeholder>
            <w:docPart w:val="DefaultPlaceholder_-1854013440"/>
          </w:placeholder>
        </w:sdtPr>
        <w:sdtContent>
          <w:r w:rsidR="00944BF7" w:rsidRPr="00944BF7">
            <w:rPr>
              <w:color w:val="000000"/>
            </w:rPr>
            <w:t>[3]</w:t>
          </w:r>
        </w:sdtContent>
      </w:sdt>
      <w:r w:rsidR="00D05F1D">
        <w:rPr>
          <w:color w:val="000000"/>
        </w:rPr>
        <w:t>.</w:t>
      </w:r>
    </w:p>
    <w:p w14:paraId="229D899C" w14:textId="77777777" w:rsidR="00B40894" w:rsidRDefault="00B40894" w:rsidP="00B40894">
      <w:pPr>
        <w:keepNext/>
      </w:pPr>
      <w:r w:rsidRPr="00B40894">
        <w:drawing>
          <wp:inline distT="0" distB="0" distL="0" distR="0" wp14:anchorId="339E8B67" wp14:editId="61BFB774">
            <wp:extent cx="5400040" cy="2020570"/>
            <wp:effectExtent l="0" t="0" r="0" b="0"/>
            <wp:docPr id="24" name="Imagen 24" descr="Interfaz de usuario gráfica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Imagen 24" descr="Interfaz de usuario gráfica&#10;&#10;Descripción generada automáticamente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020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4B01E4" w14:textId="0AC9600B" w:rsidR="00B40894" w:rsidRDefault="00B40894" w:rsidP="00B40894">
      <w:pPr>
        <w:pStyle w:val="Descripcin"/>
      </w:pPr>
      <w:bookmarkStart w:id="30" w:name="_Toc102468606"/>
      <w:r>
        <w:t xml:space="preserve">Ilustración </w:t>
      </w:r>
      <w:fldSimple w:instr=" SEQ Ilustración \* ARABIC ">
        <w:r w:rsidR="00F12FAC">
          <w:rPr>
            <w:noProof/>
          </w:rPr>
          <w:t>12</w:t>
        </w:r>
      </w:fldSimple>
      <w:r>
        <w:t>. Instrucción para instalar NLTK en nuestro entorno</w:t>
      </w:r>
      <w:bookmarkEnd w:id="30"/>
    </w:p>
    <w:p w14:paraId="665D3FAA" w14:textId="18AA0BA7" w:rsidR="00B40894" w:rsidRDefault="00B40894" w:rsidP="00B40894">
      <w:r>
        <w:t>Ejecutamos la instrucción en nuestra consola, y ya la tendríamos instalada.</w:t>
      </w:r>
    </w:p>
    <w:p w14:paraId="05DE12F6" w14:textId="77777777" w:rsidR="00B40894" w:rsidRDefault="00B40894" w:rsidP="00B40894">
      <w:pPr>
        <w:keepNext/>
      </w:pPr>
      <w:r w:rsidRPr="00B40894">
        <w:drawing>
          <wp:inline distT="0" distB="0" distL="0" distR="0" wp14:anchorId="5A385CBF" wp14:editId="7AC32F8A">
            <wp:extent cx="5400040" cy="2503805"/>
            <wp:effectExtent l="0" t="0" r="0" b="0"/>
            <wp:docPr id="25" name="Imagen 25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Imagen 25" descr="Texto&#10;&#10;Descripción generada automáticamente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03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8DC80E" w14:textId="0654B24B" w:rsidR="00B40894" w:rsidRPr="00B40894" w:rsidRDefault="00B40894" w:rsidP="00B40894">
      <w:pPr>
        <w:pStyle w:val="Descripcin"/>
      </w:pPr>
      <w:bookmarkStart w:id="31" w:name="_Toc102468607"/>
      <w:r>
        <w:t xml:space="preserve">Ilustración </w:t>
      </w:r>
      <w:fldSimple w:instr=" SEQ Ilustración \* ARABIC ">
        <w:r w:rsidR="00F12FAC">
          <w:rPr>
            <w:noProof/>
          </w:rPr>
          <w:t>13</w:t>
        </w:r>
      </w:fldSimple>
      <w:r>
        <w:t>. Ejecutamos la instrucción en nuestro entorno</w:t>
      </w:r>
      <w:bookmarkEnd w:id="31"/>
    </w:p>
    <w:p w14:paraId="6C28F357" w14:textId="77777777" w:rsidR="00B7089F" w:rsidRPr="00B7089F" w:rsidRDefault="00B7089F" w:rsidP="00B7089F"/>
    <w:p w14:paraId="22EDCDE0" w14:textId="77777777" w:rsidR="005E5170" w:rsidRPr="00A32F7D" w:rsidRDefault="005E5170" w:rsidP="005E5170">
      <w:pPr>
        <w:pStyle w:val="Ttulo2"/>
      </w:pPr>
      <w:bookmarkStart w:id="32" w:name="_Toc102468568"/>
      <w:r>
        <w:t>Descripción de los resultados obtenidos</w:t>
      </w:r>
      <w:bookmarkEnd w:id="32"/>
      <w:r>
        <w:t xml:space="preserve"> </w:t>
      </w:r>
    </w:p>
    <w:p w14:paraId="17FFD41B" w14:textId="77777777" w:rsidR="005E5170" w:rsidRDefault="005E5170" w:rsidP="005E5170">
      <w:pPr>
        <w:pStyle w:val="Ttulo3"/>
      </w:pPr>
      <w:bookmarkStart w:id="33" w:name="_Toc102468569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33"/>
      <w:proofErr w:type="spellEnd"/>
    </w:p>
    <w:p w14:paraId="4C78DF75" w14:textId="1E9E232F" w:rsidR="005E5170" w:rsidRDefault="005E5170" w:rsidP="005E5170">
      <w:r>
        <w:t xml:space="preserve">Si ejecutamos nuevamente el script con la segunda modificación, obtenemos un leve </w:t>
      </w:r>
      <w:r w:rsidR="00773E6A">
        <w:t>empeoramiento</w:t>
      </w:r>
      <w:r>
        <w:t xml:space="preserve"> en el </w:t>
      </w:r>
      <w:proofErr w:type="spellStart"/>
      <w:r>
        <w:t>accuracy</w:t>
      </w:r>
      <w:proofErr w:type="spellEnd"/>
      <w:r>
        <w:t xml:space="preserve"> del script, pasando de una precisión del 0.</w:t>
      </w:r>
      <w:r w:rsidR="00773E6A">
        <w:t>7</w:t>
      </w:r>
      <w:r>
        <w:t xml:space="preserve"> al 0.</w:t>
      </w:r>
      <w:r w:rsidR="00773E6A">
        <w:t>66</w:t>
      </w:r>
      <w:r>
        <w:t>, como podemos observar en la ilustración siguiente.</w:t>
      </w:r>
      <w:r w:rsidR="00773E6A">
        <w:t xml:space="preserve"> Sin </w:t>
      </w:r>
      <w:r w:rsidR="009607BD">
        <w:t>embargo,</w:t>
      </w:r>
      <w:r w:rsidR="00773E6A">
        <w:t xml:space="preserve"> la desviación estándar se ha reducido de un 0.10 a un 0.06.</w:t>
      </w:r>
    </w:p>
    <w:p w14:paraId="54216890" w14:textId="65F9AF87" w:rsidR="005E5170" w:rsidRDefault="00773E6A" w:rsidP="005E5170">
      <w:pPr>
        <w:keepNext/>
      </w:pPr>
      <w:r w:rsidRPr="00773E6A">
        <w:lastRenderedPageBreak/>
        <w:drawing>
          <wp:inline distT="0" distB="0" distL="0" distR="0" wp14:anchorId="36CFB2D3" wp14:editId="590C07E4">
            <wp:extent cx="4382112" cy="2219635"/>
            <wp:effectExtent l="0" t="0" r="0" b="9525"/>
            <wp:docPr id="27" name="Imagen 27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Imagen 27" descr="Calendario&#10;&#10;Descripción generada automáticamente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382112" cy="2219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B54D15" w14:textId="2E5A05C1" w:rsidR="00F12FAC" w:rsidRDefault="005E5170" w:rsidP="005E5170">
      <w:pPr>
        <w:pStyle w:val="Descripcin"/>
      </w:pPr>
      <w:bookmarkStart w:id="34" w:name="_Toc102468608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F12FAC">
        <w:rPr>
          <w:noProof/>
        </w:rPr>
        <w:t>14</w:t>
      </w:r>
      <w:r>
        <w:fldChar w:fldCharType="end"/>
      </w:r>
      <w:r>
        <w:t xml:space="preserve">. </w:t>
      </w:r>
      <w:proofErr w:type="spellStart"/>
      <w:r>
        <w:t>Accuracy</w:t>
      </w:r>
      <w:proofErr w:type="spellEnd"/>
      <w:r>
        <w:t xml:space="preserve"> de </w:t>
      </w:r>
      <w:r w:rsidR="007A24DC">
        <w:t xml:space="preserve">la tercera </w:t>
      </w:r>
      <w:r>
        <w:t xml:space="preserve"> modificación</w:t>
      </w:r>
      <w:bookmarkEnd w:id="34"/>
    </w:p>
    <w:p w14:paraId="4E9B7BFA" w14:textId="77777777" w:rsidR="00F12FAC" w:rsidRDefault="00F12FAC">
      <w:pPr>
        <w:spacing w:line="259" w:lineRule="auto"/>
        <w:jc w:val="left"/>
        <w:rPr>
          <w:i/>
          <w:iCs/>
          <w:color w:val="44546A" w:themeColor="text2"/>
          <w:sz w:val="18"/>
          <w:szCs w:val="18"/>
        </w:rPr>
      </w:pPr>
      <w:r>
        <w:br w:type="page"/>
      </w:r>
    </w:p>
    <w:p w14:paraId="507548C2" w14:textId="6F6E3253" w:rsidR="008318AA" w:rsidRDefault="008318AA" w:rsidP="008318AA">
      <w:pPr>
        <w:pStyle w:val="Ttulo1"/>
      </w:pPr>
      <w:bookmarkStart w:id="35" w:name="_Toc102468570"/>
      <w:r>
        <w:lastRenderedPageBreak/>
        <w:t xml:space="preserve">Limpiando los datos. Eliminando </w:t>
      </w:r>
      <w:r>
        <w:t>nombres de usuarios</w:t>
      </w:r>
      <w:bookmarkEnd w:id="35"/>
    </w:p>
    <w:p w14:paraId="3E752267" w14:textId="2A3AE9DF" w:rsidR="008318AA" w:rsidRPr="003264A3" w:rsidRDefault="008318AA" w:rsidP="008318AA">
      <w:r>
        <w:t xml:space="preserve">Con el fin de evitar sesgos a determinados usuarios, se ha </w:t>
      </w:r>
      <w:proofErr w:type="spellStart"/>
      <w:r>
        <w:t>obtado</w:t>
      </w:r>
      <w:proofErr w:type="spellEnd"/>
      <w:r>
        <w:t xml:space="preserve"> por eliminar toda referencia a nombres de usuarios de los comentarios utilizados.</w:t>
      </w:r>
    </w:p>
    <w:p w14:paraId="2EB5A0C9" w14:textId="77777777" w:rsidR="008318AA" w:rsidRDefault="008318AA" w:rsidP="008318AA">
      <w:pPr>
        <w:pStyle w:val="Ttulo2"/>
      </w:pPr>
      <w:bookmarkStart w:id="36" w:name="_Toc102468571"/>
      <w:r>
        <w:t>Descripción de la implementación realizada</w:t>
      </w:r>
      <w:bookmarkEnd w:id="36"/>
    </w:p>
    <w:p w14:paraId="7D23CF4D" w14:textId="23FBA14F" w:rsidR="008318AA" w:rsidRDefault="008318AA" w:rsidP="008318AA">
      <w:r>
        <w:t xml:space="preserve">Para realizar esto, </w:t>
      </w:r>
      <w:r>
        <w:t xml:space="preserve">buscaremos todas las palabras que empiecen por un @ y las eliminaremos de la lista dentro de nuestra función </w:t>
      </w:r>
      <w:proofErr w:type="spellStart"/>
      <w:r>
        <w:t>cleanData</w:t>
      </w:r>
      <w:proofErr w:type="spellEnd"/>
      <w:r>
        <w:t>(). Para ello, usamos el código que mostramos a continuación.</w:t>
      </w:r>
    </w:p>
    <w:p w14:paraId="0FCDCC98" w14:textId="77777777" w:rsidR="00944BF7" w:rsidRDefault="008318AA" w:rsidP="00944BF7">
      <w:pPr>
        <w:keepNext/>
      </w:pPr>
      <w:r w:rsidRPr="008318AA">
        <w:drawing>
          <wp:inline distT="0" distB="0" distL="0" distR="0" wp14:anchorId="16393AB0" wp14:editId="2C8D29C3">
            <wp:extent cx="2705478" cy="304843"/>
            <wp:effectExtent l="0" t="0" r="0" b="0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705478" cy="30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D4A532" w14:textId="53ACEC8B" w:rsidR="008318AA" w:rsidRDefault="00944BF7" w:rsidP="00944BF7">
      <w:pPr>
        <w:pStyle w:val="Descripcin"/>
      </w:pPr>
      <w:bookmarkStart w:id="37" w:name="_Toc102468609"/>
      <w:r>
        <w:t xml:space="preserve">Ilustración </w:t>
      </w:r>
      <w:fldSimple w:instr=" SEQ Ilustración \* ARABIC ">
        <w:r w:rsidR="00F12FAC">
          <w:rPr>
            <w:noProof/>
          </w:rPr>
          <w:t>15</w:t>
        </w:r>
      </w:fldSimple>
      <w:r>
        <w:t>.Llamada a la función de filtrado</w:t>
      </w:r>
      <w:bookmarkEnd w:id="37"/>
    </w:p>
    <w:p w14:paraId="15C85552" w14:textId="77777777" w:rsidR="00944BF7" w:rsidRDefault="008318AA" w:rsidP="00944BF7">
      <w:pPr>
        <w:keepNext/>
      </w:pPr>
      <w:r w:rsidRPr="008318AA">
        <w:drawing>
          <wp:inline distT="0" distB="0" distL="0" distR="0" wp14:anchorId="16A3B556" wp14:editId="7DB63722">
            <wp:extent cx="5400040" cy="850265"/>
            <wp:effectExtent l="0" t="0" r="0" b="6985"/>
            <wp:docPr id="34" name="Imagen 34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Imagen 34" descr="Texto&#10;&#10;Descripción generada automáticamente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850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4B564D" w14:textId="0B2E79DE" w:rsidR="008318AA" w:rsidRDefault="00944BF7" w:rsidP="00944BF7">
      <w:pPr>
        <w:pStyle w:val="Descripcin"/>
      </w:pPr>
      <w:bookmarkStart w:id="38" w:name="_Toc102468610"/>
      <w:r>
        <w:t xml:space="preserve">Ilustración </w:t>
      </w:r>
      <w:fldSimple w:instr=" SEQ Ilustración \* ARABIC ">
        <w:r w:rsidR="00F12FAC">
          <w:rPr>
            <w:noProof/>
          </w:rPr>
          <w:t>16</w:t>
        </w:r>
      </w:fldSimple>
      <w:r>
        <w:t>.Función de filtrado</w:t>
      </w:r>
      <w:bookmarkEnd w:id="38"/>
    </w:p>
    <w:p w14:paraId="6318D110" w14:textId="13756D31" w:rsidR="008318AA" w:rsidRPr="00B17EB2" w:rsidRDefault="00944BF7" w:rsidP="008318AA">
      <w:r>
        <w:t>Para determinar si una palabra es un nombre de usuario buscamos si contiene el símbolo @.</w:t>
      </w:r>
    </w:p>
    <w:p w14:paraId="72B8C18B" w14:textId="77777777" w:rsidR="008318AA" w:rsidRPr="00A32F7D" w:rsidRDefault="008318AA" w:rsidP="008318AA">
      <w:pPr>
        <w:pStyle w:val="Ttulo2"/>
      </w:pPr>
      <w:bookmarkStart w:id="39" w:name="_Toc102468572"/>
      <w:r>
        <w:t>Descripción de los resultados obtenidos</w:t>
      </w:r>
      <w:bookmarkEnd w:id="39"/>
      <w:r>
        <w:t xml:space="preserve"> </w:t>
      </w:r>
    </w:p>
    <w:p w14:paraId="34E5F5D2" w14:textId="77777777" w:rsidR="008318AA" w:rsidRDefault="008318AA" w:rsidP="008318AA">
      <w:pPr>
        <w:pStyle w:val="Ttulo3"/>
      </w:pPr>
      <w:bookmarkStart w:id="40" w:name="_Toc102468573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40"/>
      <w:proofErr w:type="spellEnd"/>
    </w:p>
    <w:p w14:paraId="75144ABC" w14:textId="205B3733" w:rsidR="008318AA" w:rsidRDefault="008318AA" w:rsidP="008318AA">
      <w:r>
        <w:t xml:space="preserve">Si ejecutamos nuevamente el script con la segunda modificación, obtenemos un leve empeoramiento en el </w:t>
      </w:r>
      <w:proofErr w:type="spellStart"/>
      <w:r>
        <w:t>accuracy</w:t>
      </w:r>
      <w:proofErr w:type="spellEnd"/>
      <w:r>
        <w:t xml:space="preserve"> del script, pasando de una precisión del 0.</w:t>
      </w:r>
      <w:r w:rsidR="00A24DC6">
        <w:t>66</w:t>
      </w:r>
      <w:r>
        <w:t xml:space="preserve"> al 0.6</w:t>
      </w:r>
      <w:r w:rsidR="00A24DC6">
        <w:t>5</w:t>
      </w:r>
      <w:r>
        <w:t xml:space="preserve">, como podemos observar en la ilustración siguiente. Sin embargo, la desviación estándar se ha </w:t>
      </w:r>
      <w:r w:rsidR="00A24DC6">
        <w:t>mantenido en un</w:t>
      </w:r>
      <w:r>
        <w:t xml:space="preserve"> 0.06.</w:t>
      </w:r>
    </w:p>
    <w:p w14:paraId="60F6955D" w14:textId="77777777" w:rsidR="00A24DC6" w:rsidRDefault="00A24DC6" w:rsidP="00A24DC6">
      <w:pPr>
        <w:keepNext/>
      </w:pPr>
      <w:r w:rsidRPr="00A24DC6">
        <w:lastRenderedPageBreak/>
        <w:drawing>
          <wp:inline distT="0" distB="0" distL="0" distR="0" wp14:anchorId="0E0356FC" wp14:editId="312CAC7B">
            <wp:extent cx="4277322" cy="2267266"/>
            <wp:effectExtent l="0" t="0" r="9525" b="0"/>
            <wp:docPr id="35" name="Imagen 35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Imagen 35" descr="Calendario&#10;&#10;Descripción generada automáticamente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4277322" cy="22672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C04288" w14:textId="15C4995A" w:rsidR="00F12FAC" w:rsidRDefault="00A24DC6" w:rsidP="00A24DC6">
      <w:pPr>
        <w:pStyle w:val="Descripcin"/>
      </w:pPr>
      <w:bookmarkStart w:id="41" w:name="_Toc102468611"/>
      <w:r>
        <w:t xml:space="preserve">Ilustración </w:t>
      </w:r>
      <w:fldSimple w:instr=" SEQ Ilustración \* ARABIC ">
        <w:r w:rsidR="00F12FAC">
          <w:rPr>
            <w:noProof/>
          </w:rPr>
          <w:t>17</w:t>
        </w:r>
      </w:fldSimple>
      <w:r>
        <w:t xml:space="preserve">. </w:t>
      </w:r>
      <w:proofErr w:type="spellStart"/>
      <w:r>
        <w:t>Accuracy</w:t>
      </w:r>
      <w:proofErr w:type="spellEnd"/>
      <w:r>
        <w:t xml:space="preserve"> de la </w:t>
      </w:r>
      <w:r w:rsidR="007A24DC">
        <w:t>cuarta</w:t>
      </w:r>
      <w:r>
        <w:t xml:space="preserve"> modificación</w:t>
      </w:r>
      <w:bookmarkEnd w:id="41"/>
    </w:p>
    <w:p w14:paraId="323BCED7" w14:textId="77777777" w:rsidR="00F12FAC" w:rsidRDefault="00F12FAC">
      <w:pPr>
        <w:spacing w:line="259" w:lineRule="auto"/>
        <w:jc w:val="left"/>
        <w:rPr>
          <w:i/>
          <w:iCs/>
          <w:color w:val="44546A" w:themeColor="text2"/>
          <w:sz w:val="18"/>
          <w:szCs w:val="18"/>
        </w:rPr>
      </w:pPr>
      <w:r>
        <w:br w:type="page"/>
      </w:r>
    </w:p>
    <w:p w14:paraId="239648FC" w14:textId="5FE875C3" w:rsidR="001177C9" w:rsidRDefault="001177C9" w:rsidP="001177C9">
      <w:pPr>
        <w:pStyle w:val="Ttulo1"/>
      </w:pPr>
      <w:bookmarkStart w:id="42" w:name="_Toc102468574"/>
      <w:r>
        <w:lastRenderedPageBreak/>
        <w:t xml:space="preserve">Limpiando los datos. Eliminando </w:t>
      </w:r>
      <w:r>
        <w:t>enlaces</w:t>
      </w:r>
      <w:bookmarkEnd w:id="42"/>
    </w:p>
    <w:p w14:paraId="29BED2C2" w14:textId="13A37191" w:rsidR="001177C9" w:rsidRDefault="001177C9" w:rsidP="001177C9">
      <w:r>
        <w:t xml:space="preserve">Si observamos los datos </w:t>
      </w:r>
      <w:proofErr w:type="spellStart"/>
      <w:r>
        <w:t>despues</w:t>
      </w:r>
      <w:proofErr w:type="spellEnd"/>
      <w:r>
        <w:t xml:space="preserve"> del proceso de </w:t>
      </w:r>
      <w:proofErr w:type="spellStart"/>
      <w:r>
        <w:t>tokenización</w:t>
      </w:r>
      <w:proofErr w:type="spellEnd"/>
      <w:r>
        <w:t xml:space="preserve"> y </w:t>
      </w:r>
      <w:proofErr w:type="spellStart"/>
      <w:r>
        <w:t>despues</w:t>
      </w:r>
      <w:proofErr w:type="spellEnd"/>
      <w:r>
        <w:t xml:space="preserve"> de pasar por </w:t>
      </w:r>
      <w:proofErr w:type="spellStart"/>
      <w:r>
        <w:t>cleanData</w:t>
      </w:r>
      <w:proofErr w:type="spellEnd"/>
      <w:r>
        <w:t>() como se muestra en la ilustración siguiente, observamos que hay enlaces que no aportan información relevante.</w:t>
      </w:r>
    </w:p>
    <w:p w14:paraId="78A25775" w14:textId="77777777" w:rsidR="001177C9" w:rsidRDefault="001177C9" w:rsidP="001177C9">
      <w:pPr>
        <w:keepNext/>
      </w:pPr>
      <w:r w:rsidRPr="001177C9">
        <w:drawing>
          <wp:inline distT="0" distB="0" distL="0" distR="0" wp14:anchorId="110813A9" wp14:editId="4A13F9A8">
            <wp:extent cx="5400040" cy="1622425"/>
            <wp:effectExtent l="0" t="0" r="0" b="0"/>
            <wp:docPr id="39" name="Imagen 39" descr="Imagen en blanco y negro&#10;&#10;Descripción generada automáticamente con confianza m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Imagen 39" descr="Imagen en blanco y negro&#10;&#10;Descripción generada automáticamente con confianza media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622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4CA397" w14:textId="1C5C17A8" w:rsidR="001177C9" w:rsidRDefault="001177C9" w:rsidP="001177C9">
      <w:pPr>
        <w:pStyle w:val="Descripcin"/>
      </w:pPr>
      <w:bookmarkStart w:id="43" w:name="_Toc102468612"/>
      <w:r>
        <w:t xml:space="preserve">Ilustración </w:t>
      </w:r>
      <w:fldSimple w:instr=" SEQ Ilustración \* ARABIC ">
        <w:r w:rsidR="00F12FAC">
          <w:rPr>
            <w:noProof/>
          </w:rPr>
          <w:t>18</w:t>
        </w:r>
      </w:fldSimple>
      <w:r>
        <w:t xml:space="preserve">. Restos de enlaces web tras el </w:t>
      </w:r>
      <w:proofErr w:type="spellStart"/>
      <w:r>
        <w:t>cleanData</w:t>
      </w:r>
      <w:bookmarkEnd w:id="43"/>
      <w:proofErr w:type="spellEnd"/>
    </w:p>
    <w:p w14:paraId="577AB041" w14:textId="3B1D8C55" w:rsidR="001177C9" w:rsidRPr="003264A3" w:rsidRDefault="001177C9" w:rsidP="001177C9">
      <w:r>
        <w:t>Por ello, se procederá en este apartado a eliminar estos enlaces</w:t>
      </w:r>
      <w:r>
        <w:t>.</w:t>
      </w:r>
    </w:p>
    <w:p w14:paraId="18C89D1C" w14:textId="77777777" w:rsidR="001177C9" w:rsidRDefault="001177C9" w:rsidP="001177C9">
      <w:pPr>
        <w:pStyle w:val="Ttulo2"/>
      </w:pPr>
      <w:bookmarkStart w:id="44" w:name="_Toc102468575"/>
      <w:r>
        <w:t>Descripción de la implementación realizada</w:t>
      </w:r>
      <w:bookmarkEnd w:id="44"/>
    </w:p>
    <w:p w14:paraId="633FF96F" w14:textId="7FAB15FB" w:rsidR="001177C9" w:rsidRDefault="001177C9" w:rsidP="001177C9">
      <w:r>
        <w:t xml:space="preserve">Para </w:t>
      </w:r>
      <w:r w:rsidR="00FA4035">
        <w:t>ello</w:t>
      </w:r>
      <w:r>
        <w:t xml:space="preserve">, buscaremos todas las palabras que empiecen </w:t>
      </w:r>
      <w:r w:rsidR="00FA4035">
        <w:t>o contengan https</w:t>
      </w:r>
      <w:r w:rsidR="00DB3022">
        <w:t>. A continuación se muestra el código utilizado para filtrar las URL.</w:t>
      </w:r>
    </w:p>
    <w:p w14:paraId="793F8363" w14:textId="77777777" w:rsidR="00DB3022" w:rsidRDefault="00DB3022" w:rsidP="00DB3022">
      <w:pPr>
        <w:keepNext/>
      </w:pPr>
      <w:r w:rsidRPr="00DB3022">
        <w:drawing>
          <wp:inline distT="0" distB="0" distL="0" distR="0" wp14:anchorId="3441E0CE" wp14:editId="5E5A15FA">
            <wp:extent cx="2543530" cy="276264"/>
            <wp:effectExtent l="0" t="0" r="0" b="9525"/>
            <wp:docPr id="40" name="Imagen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2543530" cy="2762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B04E4C" w14:textId="573AC84E" w:rsidR="00DB3022" w:rsidRDefault="00DB3022" w:rsidP="00DB3022">
      <w:pPr>
        <w:pStyle w:val="Descripcin"/>
      </w:pPr>
      <w:bookmarkStart w:id="45" w:name="_Toc102468613"/>
      <w:r>
        <w:t xml:space="preserve">Ilustración </w:t>
      </w:r>
      <w:fldSimple w:instr=" SEQ Ilustración \* ARABIC ">
        <w:r w:rsidR="00F12FAC">
          <w:rPr>
            <w:noProof/>
          </w:rPr>
          <w:t>19</w:t>
        </w:r>
      </w:fldSimple>
      <w:r>
        <w:t xml:space="preserve">. Llamada a la función para filtrar las </w:t>
      </w:r>
      <w:proofErr w:type="spellStart"/>
      <w:r>
        <w:t>url</w:t>
      </w:r>
      <w:bookmarkEnd w:id="45"/>
      <w:proofErr w:type="spellEnd"/>
    </w:p>
    <w:p w14:paraId="48942BCB" w14:textId="77777777" w:rsidR="00DB3022" w:rsidRDefault="00DB3022" w:rsidP="00DB3022">
      <w:pPr>
        <w:keepNext/>
      </w:pPr>
      <w:r w:rsidRPr="00DB3022">
        <w:drawing>
          <wp:inline distT="0" distB="0" distL="0" distR="0" wp14:anchorId="776395B2" wp14:editId="130E61DD">
            <wp:extent cx="5400040" cy="947420"/>
            <wp:effectExtent l="0" t="0" r="0" b="5080"/>
            <wp:docPr id="41" name="Imagen 41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Imagen 41" descr="Texto&#10;&#10;Descripción generada automáticamente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947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D22566" w14:textId="4972925A" w:rsidR="00DB3022" w:rsidRDefault="00DB3022" w:rsidP="00DB3022">
      <w:pPr>
        <w:pStyle w:val="Descripcin"/>
      </w:pPr>
      <w:bookmarkStart w:id="46" w:name="_Toc102468614"/>
      <w:r>
        <w:t xml:space="preserve">Ilustración </w:t>
      </w:r>
      <w:fldSimple w:instr=" SEQ Ilustración \* ARABIC ">
        <w:r w:rsidR="00F12FAC">
          <w:rPr>
            <w:noProof/>
          </w:rPr>
          <w:t>20</w:t>
        </w:r>
      </w:fldSimple>
      <w:r>
        <w:t>. Función para filtrar URL</w:t>
      </w:r>
      <w:bookmarkEnd w:id="46"/>
    </w:p>
    <w:p w14:paraId="4EE24CB3" w14:textId="77777777" w:rsidR="001177C9" w:rsidRPr="00A32F7D" w:rsidRDefault="001177C9" w:rsidP="001177C9">
      <w:pPr>
        <w:pStyle w:val="Ttulo2"/>
      </w:pPr>
      <w:bookmarkStart w:id="47" w:name="_Toc102468576"/>
      <w:r>
        <w:t>Descripción de los resultados obtenidos</w:t>
      </w:r>
      <w:bookmarkEnd w:id="47"/>
      <w:r>
        <w:t xml:space="preserve"> </w:t>
      </w:r>
    </w:p>
    <w:p w14:paraId="5AA53FF3" w14:textId="77777777" w:rsidR="001177C9" w:rsidRDefault="001177C9" w:rsidP="001177C9">
      <w:pPr>
        <w:pStyle w:val="Ttulo3"/>
      </w:pPr>
      <w:bookmarkStart w:id="48" w:name="_Toc102468577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48"/>
      <w:proofErr w:type="spellEnd"/>
    </w:p>
    <w:p w14:paraId="10932DB7" w14:textId="5585DBEE" w:rsidR="001177C9" w:rsidRDefault="001177C9" w:rsidP="001177C9">
      <w:r>
        <w:t xml:space="preserve">Si ejecutamos nuevamente el script con la </w:t>
      </w:r>
      <w:r w:rsidR="00DB3022">
        <w:t>quinta</w:t>
      </w:r>
      <w:r>
        <w:t xml:space="preserve"> modificación, obtenemos </w:t>
      </w:r>
      <w:r w:rsidR="00DB3022">
        <w:t>que el</w:t>
      </w:r>
      <w:r>
        <w:t xml:space="preserve"> </w:t>
      </w:r>
      <w:proofErr w:type="spellStart"/>
      <w:r>
        <w:t>accuracy</w:t>
      </w:r>
      <w:proofErr w:type="spellEnd"/>
      <w:r>
        <w:t xml:space="preserve"> </w:t>
      </w:r>
      <w:r w:rsidR="00DB3022">
        <w:t>del script no vario</w:t>
      </w:r>
      <w:r>
        <w:t xml:space="preserve">, </w:t>
      </w:r>
      <w:r w:rsidR="00DB3022">
        <w:t>permanece a la precisión de</w:t>
      </w:r>
      <w:r>
        <w:t xml:space="preserve"> 0.65, como podemos observar en la ilustración siguiente. </w:t>
      </w:r>
      <w:r w:rsidR="00101A8C">
        <w:t>Y</w:t>
      </w:r>
      <w:r>
        <w:t xml:space="preserve"> la desviación estándar se ha mantenido en un 0.06.</w:t>
      </w:r>
    </w:p>
    <w:p w14:paraId="794D7030" w14:textId="4C6DDB06" w:rsidR="001177C9" w:rsidRDefault="00DB3022" w:rsidP="001177C9">
      <w:pPr>
        <w:keepNext/>
      </w:pPr>
      <w:r w:rsidRPr="00DB3022">
        <w:lastRenderedPageBreak/>
        <w:drawing>
          <wp:inline distT="0" distB="0" distL="0" distR="0" wp14:anchorId="2D7848BA" wp14:editId="7A8ACF59">
            <wp:extent cx="4239217" cy="2324424"/>
            <wp:effectExtent l="0" t="0" r="9525" b="0"/>
            <wp:docPr id="42" name="Imagen 42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Imagen 42" descr="Calendario&#10;&#10;Descripción generada automáticamente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239217" cy="23244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D5CFCF" w14:textId="505360C0" w:rsidR="00F12FAC" w:rsidRDefault="001177C9" w:rsidP="001177C9">
      <w:pPr>
        <w:pStyle w:val="Descripcin"/>
      </w:pPr>
      <w:bookmarkStart w:id="49" w:name="_Toc102468615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F12FAC">
        <w:rPr>
          <w:noProof/>
        </w:rPr>
        <w:t>21</w:t>
      </w:r>
      <w:r>
        <w:fldChar w:fldCharType="end"/>
      </w:r>
      <w:r>
        <w:t xml:space="preserve">. </w:t>
      </w:r>
      <w:proofErr w:type="spellStart"/>
      <w:r>
        <w:t>Accuracy</w:t>
      </w:r>
      <w:proofErr w:type="spellEnd"/>
      <w:r>
        <w:t xml:space="preserve"> de la </w:t>
      </w:r>
      <w:r w:rsidR="00DB3022">
        <w:t xml:space="preserve">quinta </w:t>
      </w:r>
      <w:r>
        <w:t>modificación</w:t>
      </w:r>
      <w:bookmarkEnd w:id="49"/>
    </w:p>
    <w:p w14:paraId="29B37699" w14:textId="77777777" w:rsidR="00F12FAC" w:rsidRDefault="00F12FAC">
      <w:pPr>
        <w:spacing w:line="259" w:lineRule="auto"/>
        <w:jc w:val="left"/>
        <w:rPr>
          <w:i/>
          <w:iCs/>
          <w:color w:val="44546A" w:themeColor="text2"/>
          <w:sz w:val="18"/>
          <w:szCs w:val="18"/>
        </w:rPr>
      </w:pPr>
      <w:r>
        <w:br w:type="page"/>
      </w:r>
    </w:p>
    <w:p w14:paraId="01773FB7" w14:textId="6E0A6C8F" w:rsidR="00101A8C" w:rsidRDefault="00101A8C" w:rsidP="00101A8C">
      <w:pPr>
        <w:pStyle w:val="Ttulo1"/>
      </w:pPr>
      <w:bookmarkStart w:id="50" w:name="_Toc102468578"/>
      <w:r>
        <w:lastRenderedPageBreak/>
        <w:t xml:space="preserve">Limpiando los datos. Eliminando </w:t>
      </w:r>
      <w:r>
        <w:t>tildes</w:t>
      </w:r>
      <w:bookmarkEnd w:id="50"/>
    </w:p>
    <w:p w14:paraId="56D3F265" w14:textId="2453AC7C" w:rsidR="00101A8C" w:rsidRDefault="00431A9B" w:rsidP="00101A8C">
      <w:r>
        <w:t xml:space="preserve">Para normalizar </w:t>
      </w:r>
      <w:proofErr w:type="spellStart"/>
      <w:r>
        <w:t>aun</w:t>
      </w:r>
      <w:proofErr w:type="spellEnd"/>
      <w:r>
        <w:t xml:space="preserve"> mas los datos obtenidos, vamos a eliminar todas las tildes, sustituyendo esos caracteres por sus equivalentes sin tildes.</w:t>
      </w:r>
    </w:p>
    <w:p w14:paraId="50F6A871" w14:textId="77777777" w:rsidR="00101A8C" w:rsidRDefault="00101A8C" w:rsidP="00101A8C">
      <w:pPr>
        <w:pStyle w:val="Ttulo2"/>
      </w:pPr>
      <w:bookmarkStart w:id="51" w:name="_Toc102468579"/>
      <w:r>
        <w:t>Descripción de la implementación realizada</w:t>
      </w:r>
      <w:bookmarkEnd w:id="51"/>
    </w:p>
    <w:p w14:paraId="21A8CA86" w14:textId="1A67C072" w:rsidR="00101A8C" w:rsidRDefault="00101A8C" w:rsidP="00101A8C">
      <w:r>
        <w:t>Para ello, buscaremos todas l</w:t>
      </w:r>
      <w:r w:rsidR="009C1604">
        <w:t>os caracteres con acentos sustituyéndolos por sus equivalentes sin acentos como se muestra en el código mostrado en la siguiente ilustración.</w:t>
      </w:r>
    </w:p>
    <w:p w14:paraId="7B464A73" w14:textId="77777777" w:rsidR="00A263C5" w:rsidRDefault="009C1604" w:rsidP="00A263C5">
      <w:pPr>
        <w:keepNext/>
      </w:pPr>
      <w:r w:rsidRPr="009C1604">
        <w:drawing>
          <wp:inline distT="0" distB="0" distL="0" distR="0" wp14:anchorId="52FFB1AD" wp14:editId="709AC684">
            <wp:extent cx="5400040" cy="2316480"/>
            <wp:effectExtent l="0" t="0" r="0" b="7620"/>
            <wp:docPr id="49" name="Imagen 49" descr="Pantalla de computadora con letras&#10;&#10;Descripción generada automáticamente con confianza m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Imagen 49" descr="Pantalla de computadora con letras&#10;&#10;Descripción generada automáticamente con confianza media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316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9AA108" w14:textId="335F3AB7" w:rsidR="00431A9B" w:rsidRDefault="00A263C5" w:rsidP="00A263C5">
      <w:pPr>
        <w:pStyle w:val="Descripcin"/>
      </w:pPr>
      <w:bookmarkStart w:id="52" w:name="_Toc102468616"/>
      <w:r>
        <w:t xml:space="preserve">Ilustración </w:t>
      </w:r>
      <w:fldSimple w:instr=" SEQ Ilustración \* ARABIC ">
        <w:r w:rsidR="00F12FAC">
          <w:rPr>
            <w:noProof/>
          </w:rPr>
          <w:t>22</w:t>
        </w:r>
      </w:fldSimple>
      <w:r>
        <w:t>. Función para reemplazar los acentos</w:t>
      </w:r>
      <w:bookmarkEnd w:id="52"/>
    </w:p>
    <w:p w14:paraId="636E377E" w14:textId="67135A13" w:rsidR="00101A8C" w:rsidRDefault="00101A8C" w:rsidP="00101A8C">
      <w:pPr>
        <w:keepNext/>
      </w:pPr>
    </w:p>
    <w:p w14:paraId="55109109" w14:textId="77777777" w:rsidR="00101A8C" w:rsidRPr="00A32F7D" w:rsidRDefault="00101A8C" w:rsidP="00101A8C">
      <w:pPr>
        <w:pStyle w:val="Ttulo2"/>
      </w:pPr>
      <w:bookmarkStart w:id="53" w:name="_Toc102468580"/>
      <w:r>
        <w:t>Descripción de los resultados obtenidos</w:t>
      </w:r>
      <w:bookmarkEnd w:id="53"/>
      <w:r>
        <w:t xml:space="preserve"> </w:t>
      </w:r>
    </w:p>
    <w:p w14:paraId="7798E161" w14:textId="77777777" w:rsidR="00101A8C" w:rsidRDefault="00101A8C" w:rsidP="00101A8C">
      <w:pPr>
        <w:pStyle w:val="Ttulo3"/>
      </w:pPr>
      <w:bookmarkStart w:id="54" w:name="_Toc102468581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54"/>
      <w:proofErr w:type="spellEnd"/>
    </w:p>
    <w:p w14:paraId="3F0B41A5" w14:textId="713A7DC8" w:rsidR="00101A8C" w:rsidRDefault="00101A8C" w:rsidP="00101A8C">
      <w:r>
        <w:t xml:space="preserve">Si ejecutamos nuevamente el script con la </w:t>
      </w:r>
      <w:r w:rsidR="00A263C5">
        <w:t>sexta</w:t>
      </w:r>
      <w:r>
        <w:t xml:space="preserve"> modificación, obtenemos que el </w:t>
      </w:r>
      <w:proofErr w:type="spellStart"/>
      <w:r>
        <w:t>accuracy</w:t>
      </w:r>
      <w:proofErr w:type="spellEnd"/>
      <w:r>
        <w:t xml:space="preserve"> del script </w:t>
      </w:r>
      <w:r w:rsidR="00A263C5">
        <w:t xml:space="preserve">se </w:t>
      </w:r>
      <w:r w:rsidR="0035568F">
        <w:t>incrementó</w:t>
      </w:r>
      <w:r w:rsidR="00A263C5">
        <w:t xml:space="preserve"> del 0.65 anterior a un 0.66</w:t>
      </w:r>
      <w:r>
        <w:t xml:space="preserve">, como podemos observar en la ilustración siguiente. Y la desviación estándar se ha </w:t>
      </w:r>
      <w:r w:rsidR="00A263C5">
        <w:t xml:space="preserve">reducido de un 0.06 a </w:t>
      </w:r>
      <w:r>
        <w:t>un 0.0</w:t>
      </w:r>
      <w:r w:rsidR="00A263C5">
        <w:t>5</w:t>
      </w:r>
      <w:r>
        <w:t>.</w:t>
      </w:r>
    </w:p>
    <w:p w14:paraId="2DE23713" w14:textId="3843991C" w:rsidR="00101A8C" w:rsidRDefault="00A263C5" w:rsidP="00101A8C">
      <w:pPr>
        <w:keepNext/>
      </w:pPr>
      <w:r w:rsidRPr="00A263C5">
        <w:lastRenderedPageBreak/>
        <w:drawing>
          <wp:inline distT="0" distB="0" distL="0" distR="0" wp14:anchorId="1455A908" wp14:editId="354253ED">
            <wp:extent cx="3905795" cy="2343477"/>
            <wp:effectExtent l="0" t="0" r="0" b="0"/>
            <wp:docPr id="50" name="Imagen 50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Imagen 50" descr="Calendario&#10;&#10;Descripción generada automáticamente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905795" cy="23434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67AF77" w14:textId="6A5BA372" w:rsidR="00F12FAC" w:rsidRDefault="00101A8C" w:rsidP="00101A8C">
      <w:pPr>
        <w:pStyle w:val="Descripcin"/>
      </w:pPr>
      <w:bookmarkStart w:id="55" w:name="_Toc102468617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F12FAC">
        <w:rPr>
          <w:noProof/>
        </w:rPr>
        <w:t>23</w:t>
      </w:r>
      <w:r>
        <w:fldChar w:fldCharType="end"/>
      </w:r>
      <w:r>
        <w:t xml:space="preserve">. </w:t>
      </w:r>
      <w:proofErr w:type="spellStart"/>
      <w:r>
        <w:t>Accuracy</w:t>
      </w:r>
      <w:proofErr w:type="spellEnd"/>
      <w:r>
        <w:t xml:space="preserve"> de la </w:t>
      </w:r>
      <w:r w:rsidR="00A263C5">
        <w:t>sexta</w:t>
      </w:r>
      <w:r>
        <w:t xml:space="preserve"> modificación</w:t>
      </w:r>
      <w:bookmarkEnd w:id="55"/>
    </w:p>
    <w:p w14:paraId="589A4918" w14:textId="77777777" w:rsidR="00F12FAC" w:rsidRDefault="00F12FAC">
      <w:pPr>
        <w:spacing w:line="259" w:lineRule="auto"/>
        <w:jc w:val="left"/>
        <w:rPr>
          <w:i/>
          <w:iCs/>
          <w:color w:val="44546A" w:themeColor="text2"/>
          <w:sz w:val="18"/>
          <w:szCs w:val="18"/>
        </w:rPr>
      </w:pPr>
      <w:r>
        <w:br w:type="page"/>
      </w:r>
    </w:p>
    <w:p w14:paraId="53FF5554" w14:textId="3CD78C37" w:rsidR="00022F81" w:rsidRDefault="00022F81" w:rsidP="00022F81">
      <w:pPr>
        <w:pStyle w:val="Ttulo1"/>
      </w:pPr>
      <w:bookmarkStart w:id="56" w:name="_Toc102468582"/>
      <w:r>
        <w:lastRenderedPageBreak/>
        <w:t xml:space="preserve">Generación de la matriz </w:t>
      </w:r>
      <w:proofErr w:type="spellStart"/>
      <w:r>
        <w:t>tfif</w:t>
      </w:r>
      <w:proofErr w:type="spellEnd"/>
      <w:r>
        <w:t xml:space="preserve"> a partir de </w:t>
      </w:r>
      <w:proofErr w:type="spellStart"/>
      <w:r>
        <w:t>bi</w:t>
      </w:r>
      <w:r w:rsidR="009F2EBD">
        <w:t>-</w:t>
      </w:r>
      <w:r>
        <w:t>gramas</w:t>
      </w:r>
      <w:bookmarkEnd w:id="56"/>
      <w:proofErr w:type="spellEnd"/>
    </w:p>
    <w:p w14:paraId="1381E8FB" w14:textId="4D5EFAD0" w:rsidR="00022F81" w:rsidRDefault="009F2EBD" w:rsidP="00022F81">
      <w:r>
        <w:t>En este apartado probaremos a generar</w:t>
      </w:r>
      <w:r w:rsidR="00022F81" w:rsidRPr="00977622">
        <w:t xml:space="preserve"> la matriz de </w:t>
      </w:r>
      <w:proofErr w:type="spellStart"/>
      <w:r w:rsidR="00022F81" w:rsidRPr="00977622">
        <w:t>tf-idf</w:t>
      </w:r>
      <w:proofErr w:type="spellEnd"/>
      <w:r w:rsidR="00022F81" w:rsidRPr="00977622">
        <w:t xml:space="preserve"> mediante otros elementos que no sean palabras, como pueden ser</w:t>
      </w:r>
      <w:r>
        <w:t xml:space="preserve"> los </w:t>
      </w:r>
      <w:r w:rsidR="00022F81" w:rsidRPr="00977622">
        <w:t xml:space="preserve"> </w:t>
      </w:r>
      <w:proofErr w:type="spellStart"/>
      <w:r w:rsidR="00022F81" w:rsidRPr="00977622">
        <w:t>bi-gramas</w:t>
      </w:r>
      <w:proofErr w:type="spellEnd"/>
      <w:r>
        <w:t>, es decir, pares de palabras.</w:t>
      </w:r>
      <w:r w:rsidR="00022F81" w:rsidRPr="00977622">
        <w:t xml:space="preserve"> </w:t>
      </w:r>
    </w:p>
    <w:p w14:paraId="1D4C3E0A" w14:textId="77777777" w:rsidR="00022F81" w:rsidRDefault="00022F81" w:rsidP="00022F81">
      <w:pPr>
        <w:pStyle w:val="Ttulo2"/>
      </w:pPr>
      <w:bookmarkStart w:id="57" w:name="_Toc102468583"/>
      <w:r>
        <w:t>Descripción de la implementación realizada</w:t>
      </w:r>
      <w:bookmarkEnd w:id="57"/>
    </w:p>
    <w:p w14:paraId="10F4C626" w14:textId="1217EC26" w:rsidR="00022F81" w:rsidRDefault="00022F81" w:rsidP="00022F81">
      <w:r>
        <w:t xml:space="preserve">Para ello, </w:t>
      </w:r>
      <w:proofErr w:type="spellStart"/>
      <w:r w:rsidR="004D11D2">
        <w:t>despues</w:t>
      </w:r>
      <w:proofErr w:type="spellEnd"/>
      <w:r w:rsidR="004D11D2">
        <w:t xml:space="preserve"> de haber limpiado los datos con la función que creamos en apartados anteriores </w:t>
      </w:r>
      <w:proofErr w:type="spellStart"/>
      <w:r w:rsidR="004D11D2">
        <w:t>cleanData</w:t>
      </w:r>
      <w:proofErr w:type="spellEnd"/>
      <w:r w:rsidR="004D11D2">
        <w:t xml:space="preserve">() usaremos la función </w:t>
      </w:r>
      <w:proofErr w:type="spellStart"/>
      <w:r w:rsidR="004D11D2">
        <w:t>bigrams</w:t>
      </w:r>
      <w:proofErr w:type="spellEnd"/>
      <w:r w:rsidR="004D11D2">
        <w:t xml:space="preserve">() de la librería </w:t>
      </w:r>
      <w:proofErr w:type="spellStart"/>
      <w:r w:rsidR="004D11D2">
        <w:t>nltk</w:t>
      </w:r>
      <w:proofErr w:type="spellEnd"/>
      <w:r w:rsidR="004D11D2">
        <w:t xml:space="preserve"> para formar los </w:t>
      </w:r>
      <w:proofErr w:type="spellStart"/>
      <w:r w:rsidR="004D11D2">
        <w:t>bigramas</w:t>
      </w:r>
      <w:proofErr w:type="spellEnd"/>
      <w:r w:rsidR="004D11D2">
        <w:t xml:space="preserve"> como se muestra en el código de la ilustración siguiente.</w:t>
      </w:r>
    </w:p>
    <w:p w14:paraId="37E3764D" w14:textId="77777777" w:rsidR="004D11D2" w:rsidRDefault="004D11D2" w:rsidP="004D11D2">
      <w:pPr>
        <w:keepNext/>
      </w:pPr>
      <w:r w:rsidRPr="004D11D2">
        <w:drawing>
          <wp:inline distT="0" distB="0" distL="0" distR="0" wp14:anchorId="1BA7F757" wp14:editId="15C89216">
            <wp:extent cx="3924848" cy="390580"/>
            <wp:effectExtent l="0" t="0" r="0" b="9525"/>
            <wp:docPr id="53" name="Imagen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3924848" cy="390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853C6D" w14:textId="11822BBD" w:rsidR="00022F81" w:rsidRDefault="004D11D2" w:rsidP="004D11D2">
      <w:pPr>
        <w:pStyle w:val="Descripcin"/>
      </w:pPr>
      <w:bookmarkStart w:id="58" w:name="_Toc102468618"/>
      <w:r>
        <w:t xml:space="preserve">Ilustración </w:t>
      </w:r>
      <w:fldSimple w:instr=" SEQ Ilustración \* ARABIC ">
        <w:r w:rsidR="00F12FAC">
          <w:rPr>
            <w:noProof/>
          </w:rPr>
          <w:t>24</w:t>
        </w:r>
      </w:fldSimple>
      <w:r>
        <w:t xml:space="preserve">. Generación de </w:t>
      </w:r>
      <w:proofErr w:type="spellStart"/>
      <w:r>
        <w:t>bi</w:t>
      </w:r>
      <w:r w:rsidR="00852966">
        <w:t>-</w:t>
      </w:r>
      <w:r>
        <w:t>gramas</w:t>
      </w:r>
      <w:bookmarkEnd w:id="58"/>
      <w:proofErr w:type="spellEnd"/>
    </w:p>
    <w:p w14:paraId="76739F44" w14:textId="76D10C01" w:rsidR="004E76AA" w:rsidRPr="004E76AA" w:rsidRDefault="004E76AA" w:rsidP="004E76AA">
      <w:r>
        <w:t xml:space="preserve">De esta forma los datos quedarían </w:t>
      </w:r>
      <w:r w:rsidR="003C1A81">
        <w:t xml:space="preserve">colocados por pares </w:t>
      </w:r>
      <w:r>
        <w:t>de la siguiente forma:</w:t>
      </w:r>
    </w:p>
    <w:p w14:paraId="228C5641" w14:textId="77777777" w:rsidR="004E76AA" w:rsidRDefault="00852966" w:rsidP="004E76AA">
      <w:pPr>
        <w:keepNext/>
      </w:pPr>
      <w:r w:rsidRPr="00852966">
        <w:drawing>
          <wp:inline distT="0" distB="0" distL="0" distR="0" wp14:anchorId="1E280B88" wp14:editId="391E4B88">
            <wp:extent cx="5400040" cy="920750"/>
            <wp:effectExtent l="0" t="0" r="0" b="0"/>
            <wp:docPr id="54" name="Imagen 54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Imagen 54" descr="Texto&#10;&#10;Descripción generada automáticamente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920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AFD0DC" w14:textId="642EA8FD" w:rsidR="004D11D2" w:rsidRDefault="004E76AA" w:rsidP="004E76AA">
      <w:pPr>
        <w:pStyle w:val="Descripcin"/>
      </w:pPr>
      <w:bookmarkStart w:id="59" w:name="_Toc102468619"/>
      <w:r>
        <w:t xml:space="preserve">Ilustración </w:t>
      </w:r>
      <w:fldSimple w:instr=" SEQ Ilustración \* ARABIC ">
        <w:r w:rsidR="00F12FAC">
          <w:rPr>
            <w:noProof/>
          </w:rPr>
          <w:t>25</w:t>
        </w:r>
      </w:fldSimple>
      <w:r>
        <w:t xml:space="preserve">. Datos ordenados por </w:t>
      </w:r>
      <w:proofErr w:type="spellStart"/>
      <w:r>
        <w:t>bigramas</w:t>
      </w:r>
      <w:bookmarkEnd w:id="59"/>
      <w:proofErr w:type="spellEnd"/>
    </w:p>
    <w:p w14:paraId="416C14EA" w14:textId="77777777" w:rsidR="00022F81" w:rsidRPr="00A32F7D" w:rsidRDefault="00022F81" w:rsidP="00022F81">
      <w:pPr>
        <w:pStyle w:val="Ttulo2"/>
      </w:pPr>
      <w:bookmarkStart w:id="60" w:name="_Toc102468584"/>
      <w:r>
        <w:t>Descripción de los resultados obtenidos</w:t>
      </w:r>
      <w:bookmarkEnd w:id="60"/>
      <w:r>
        <w:t xml:space="preserve"> </w:t>
      </w:r>
    </w:p>
    <w:p w14:paraId="6A6B1D76" w14:textId="77777777" w:rsidR="00022F81" w:rsidRDefault="00022F81" w:rsidP="00022F81">
      <w:pPr>
        <w:pStyle w:val="Ttulo3"/>
      </w:pPr>
      <w:bookmarkStart w:id="61" w:name="_Toc102468585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61"/>
      <w:proofErr w:type="spellEnd"/>
    </w:p>
    <w:p w14:paraId="2A562A82" w14:textId="619ECDD5" w:rsidR="00022F81" w:rsidRDefault="00022F81" w:rsidP="00022F81">
      <w:r>
        <w:t xml:space="preserve">Si ejecutamos nuevamente el script con </w:t>
      </w:r>
      <w:r w:rsidR="003C1A81">
        <w:t>esta</w:t>
      </w:r>
      <w:r>
        <w:t xml:space="preserve"> modificación, obtenemos que el </w:t>
      </w:r>
      <w:proofErr w:type="spellStart"/>
      <w:r>
        <w:t>accuracy</w:t>
      </w:r>
      <w:proofErr w:type="spellEnd"/>
      <w:r>
        <w:t xml:space="preserve"> del script se </w:t>
      </w:r>
      <w:r w:rsidR="00EF2266">
        <w:t>reduce</w:t>
      </w:r>
      <w:r>
        <w:t xml:space="preserve"> del 0.6</w:t>
      </w:r>
      <w:r w:rsidR="00EF2266">
        <w:t>6</w:t>
      </w:r>
      <w:r>
        <w:t xml:space="preserve"> anterior a un 0.</w:t>
      </w:r>
      <w:r w:rsidR="00EF2266">
        <w:t>57</w:t>
      </w:r>
      <w:r>
        <w:t>, como podemos observar en la ilustración siguiente. Y la desviación estándar se ha reducido de un 0.0</w:t>
      </w:r>
      <w:r w:rsidR="00EF2266">
        <w:t>5</w:t>
      </w:r>
      <w:r>
        <w:t xml:space="preserve"> a un 0.0</w:t>
      </w:r>
      <w:r w:rsidR="00EF2266">
        <w:t>3</w:t>
      </w:r>
      <w:r>
        <w:t>.</w:t>
      </w:r>
    </w:p>
    <w:p w14:paraId="46A9939E" w14:textId="77777777" w:rsidR="00022F81" w:rsidRDefault="00022F81" w:rsidP="00022F81">
      <w:pPr>
        <w:keepNext/>
      </w:pPr>
      <w:r w:rsidRPr="00A263C5">
        <w:lastRenderedPageBreak/>
        <w:drawing>
          <wp:inline distT="0" distB="0" distL="0" distR="0" wp14:anchorId="5E4CA779" wp14:editId="3899C2AF">
            <wp:extent cx="3905795" cy="2214113"/>
            <wp:effectExtent l="0" t="0" r="0" b="0"/>
            <wp:docPr id="52" name="Imagen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Imagen 52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5795" cy="22141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90FECB" w14:textId="021AA1BA" w:rsidR="00F12FAC" w:rsidRDefault="00022F81" w:rsidP="00022F81">
      <w:pPr>
        <w:pStyle w:val="Descripcin"/>
      </w:pPr>
      <w:bookmarkStart w:id="62" w:name="_Toc102468620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F12FAC">
        <w:rPr>
          <w:noProof/>
        </w:rPr>
        <w:t>26</w:t>
      </w:r>
      <w:r>
        <w:fldChar w:fldCharType="end"/>
      </w:r>
      <w:r>
        <w:t xml:space="preserve">. </w:t>
      </w:r>
      <w:proofErr w:type="spellStart"/>
      <w:r>
        <w:t>Accuracy</w:t>
      </w:r>
      <w:proofErr w:type="spellEnd"/>
      <w:r>
        <w:t xml:space="preserve"> de la </w:t>
      </w:r>
      <w:r w:rsidR="003C1A81">
        <w:t xml:space="preserve">séptima </w:t>
      </w:r>
      <w:r>
        <w:t>modificación</w:t>
      </w:r>
      <w:bookmarkEnd w:id="62"/>
    </w:p>
    <w:p w14:paraId="52BB1F55" w14:textId="77777777" w:rsidR="00F12FAC" w:rsidRDefault="00F12FAC">
      <w:pPr>
        <w:spacing w:line="259" w:lineRule="auto"/>
        <w:jc w:val="left"/>
        <w:rPr>
          <w:i/>
          <w:iCs/>
          <w:color w:val="44546A" w:themeColor="text2"/>
          <w:sz w:val="18"/>
          <w:szCs w:val="18"/>
        </w:rPr>
      </w:pPr>
      <w:r>
        <w:br w:type="page"/>
      </w:r>
    </w:p>
    <w:p w14:paraId="29F96833" w14:textId="60101ABC" w:rsidR="006610B2" w:rsidRDefault="006610B2" w:rsidP="006610B2">
      <w:pPr>
        <w:pStyle w:val="Ttulo1"/>
      </w:pPr>
      <w:bookmarkStart w:id="63" w:name="_Toc102468586"/>
      <w:r>
        <w:lastRenderedPageBreak/>
        <w:t xml:space="preserve">Generación de la matriz </w:t>
      </w:r>
      <w:proofErr w:type="spellStart"/>
      <w:r>
        <w:t>tfif</w:t>
      </w:r>
      <w:proofErr w:type="spellEnd"/>
      <w:r>
        <w:t xml:space="preserve"> a partir de </w:t>
      </w:r>
      <w:proofErr w:type="spellStart"/>
      <w:r>
        <w:t>tri</w:t>
      </w:r>
      <w:r>
        <w:t>-gramas</w:t>
      </w:r>
      <w:bookmarkEnd w:id="63"/>
      <w:proofErr w:type="spellEnd"/>
    </w:p>
    <w:p w14:paraId="601F2B04" w14:textId="3A558503" w:rsidR="006610B2" w:rsidRDefault="006610B2" w:rsidP="006610B2">
      <w:r>
        <w:t>En este apartado probaremos a generar</w:t>
      </w:r>
      <w:r w:rsidRPr="00977622">
        <w:t xml:space="preserve"> la matriz de </w:t>
      </w:r>
      <w:proofErr w:type="spellStart"/>
      <w:r w:rsidRPr="00977622">
        <w:t>tf-idf</w:t>
      </w:r>
      <w:proofErr w:type="spellEnd"/>
      <w:r w:rsidRPr="00977622">
        <w:t xml:space="preserve"> mediante </w:t>
      </w:r>
      <w:proofErr w:type="spellStart"/>
      <w:r>
        <w:t>tri</w:t>
      </w:r>
      <w:r w:rsidRPr="00977622">
        <w:t>-gramas</w:t>
      </w:r>
      <w:proofErr w:type="spellEnd"/>
      <w:r>
        <w:t xml:space="preserve">, es decir, </w:t>
      </w:r>
      <w:r>
        <w:t xml:space="preserve">conjuntos de tres </w:t>
      </w:r>
      <w:r>
        <w:t>palabras.</w:t>
      </w:r>
      <w:r w:rsidRPr="00977622">
        <w:t xml:space="preserve"> </w:t>
      </w:r>
    </w:p>
    <w:p w14:paraId="26C22507" w14:textId="77777777" w:rsidR="006610B2" w:rsidRDefault="006610B2" w:rsidP="006610B2">
      <w:pPr>
        <w:pStyle w:val="Ttulo2"/>
      </w:pPr>
      <w:bookmarkStart w:id="64" w:name="_Toc102468587"/>
      <w:r>
        <w:t>Descripción de la implementación realizada</w:t>
      </w:r>
      <w:bookmarkEnd w:id="64"/>
    </w:p>
    <w:p w14:paraId="01133897" w14:textId="798AA8E4" w:rsidR="006610B2" w:rsidRDefault="006610B2" w:rsidP="006610B2">
      <w:r>
        <w:t xml:space="preserve">Para ello, </w:t>
      </w:r>
      <w:proofErr w:type="spellStart"/>
      <w:r>
        <w:t>despues</w:t>
      </w:r>
      <w:proofErr w:type="spellEnd"/>
      <w:r>
        <w:t xml:space="preserve"> de haber limpiado los datos con la función que creamos en apartados anteriores </w:t>
      </w:r>
      <w:proofErr w:type="spellStart"/>
      <w:r>
        <w:t>cleanData</w:t>
      </w:r>
      <w:proofErr w:type="spellEnd"/>
      <w:r>
        <w:t xml:space="preserve">() usaremos la función </w:t>
      </w:r>
      <w:proofErr w:type="spellStart"/>
      <w:r>
        <w:t>tri</w:t>
      </w:r>
      <w:r>
        <w:t>grams</w:t>
      </w:r>
      <w:proofErr w:type="spellEnd"/>
      <w:r>
        <w:t xml:space="preserve">() de la librería </w:t>
      </w:r>
      <w:proofErr w:type="spellStart"/>
      <w:r>
        <w:t>nltk</w:t>
      </w:r>
      <w:proofErr w:type="spellEnd"/>
      <w:r>
        <w:t xml:space="preserve"> para formar los </w:t>
      </w:r>
      <w:r>
        <w:t>tri</w:t>
      </w:r>
      <w:r>
        <w:t>gramas como se muestra en el código de la ilustración siguiente.</w:t>
      </w:r>
    </w:p>
    <w:p w14:paraId="596EB16D" w14:textId="77777777" w:rsidR="006610B2" w:rsidRDefault="006610B2" w:rsidP="006610B2">
      <w:pPr>
        <w:keepNext/>
      </w:pPr>
      <w:r w:rsidRPr="004D11D2">
        <w:drawing>
          <wp:inline distT="0" distB="0" distL="0" distR="0" wp14:anchorId="1BC1D270" wp14:editId="4F498B55">
            <wp:extent cx="3924848" cy="384178"/>
            <wp:effectExtent l="0" t="0" r="0" b="0"/>
            <wp:docPr id="55" name="Imagen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Imagen 55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24848" cy="3841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9981C3" w14:textId="1A925B5E" w:rsidR="006610B2" w:rsidRDefault="006610B2" w:rsidP="006610B2">
      <w:pPr>
        <w:pStyle w:val="Descripcin"/>
      </w:pPr>
      <w:bookmarkStart w:id="65" w:name="_Toc102468621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F12FAC">
        <w:rPr>
          <w:noProof/>
        </w:rPr>
        <w:t>27</w:t>
      </w:r>
      <w:r>
        <w:fldChar w:fldCharType="end"/>
      </w:r>
      <w:r>
        <w:t xml:space="preserve">. Generación de </w:t>
      </w:r>
      <w:proofErr w:type="spellStart"/>
      <w:r w:rsidR="00343D30">
        <w:t>tri</w:t>
      </w:r>
      <w:r>
        <w:t>-gramas</w:t>
      </w:r>
      <w:bookmarkEnd w:id="65"/>
      <w:proofErr w:type="spellEnd"/>
    </w:p>
    <w:p w14:paraId="4A13C8A4" w14:textId="250BCC4A" w:rsidR="006610B2" w:rsidRPr="004E76AA" w:rsidRDefault="006610B2" w:rsidP="006610B2">
      <w:r>
        <w:t xml:space="preserve">De esta forma los datos quedarían colocados por </w:t>
      </w:r>
      <w:r w:rsidR="00343D30">
        <w:t>conjuntos de tres palabras</w:t>
      </w:r>
      <w:r>
        <w:t xml:space="preserve"> de la siguiente forma:</w:t>
      </w:r>
    </w:p>
    <w:p w14:paraId="74051B42" w14:textId="77777777" w:rsidR="006610B2" w:rsidRDefault="006610B2" w:rsidP="006610B2">
      <w:pPr>
        <w:keepNext/>
      </w:pPr>
      <w:r w:rsidRPr="00852966">
        <w:drawing>
          <wp:inline distT="0" distB="0" distL="0" distR="0" wp14:anchorId="67C4DB47" wp14:editId="0CD015F2">
            <wp:extent cx="5351088" cy="1076325"/>
            <wp:effectExtent l="0" t="0" r="2540" b="0"/>
            <wp:docPr id="56" name="Imagen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Imagen 56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55026" cy="10771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F3B176" w14:textId="43290B4C" w:rsidR="006610B2" w:rsidRDefault="006610B2" w:rsidP="006610B2">
      <w:pPr>
        <w:pStyle w:val="Descripcin"/>
      </w:pPr>
      <w:bookmarkStart w:id="66" w:name="_Toc102468622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F12FAC">
        <w:rPr>
          <w:noProof/>
        </w:rPr>
        <w:t>28</w:t>
      </w:r>
      <w:r>
        <w:fldChar w:fldCharType="end"/>
      </w:r>
      <w:r>
        <w:t>. Datos ordenados por</w:t>
      </w:r>
      <w:r w:rsidR="00343D30">
        <w:t xml:space="preserve"> </w:t>
      </w:r>
      <w:proofErr w:type="spellStart"/>
      <w:r w:rsidR="00343D30">
        <w:t>tri-</w:t>
      </w:r>
      <w:r>
        <w:t>igramas</w:t>
      </w:r>
      <w:bookmarkEnd w:id="66"/>
      <w:proofErr w:type="spellEnd"/>
    </w:p>
    <w:p w14:paraId="59EBA05B" w14:textId="77777777" w:rsidR="006610B2" w:rsidRPr="00A32F7D" w:rsidRDefault="006610B2" w:rsidP="006610B2">
      <w:pPr>
        <w:pStyle w:val="Ttulo2"/>
      </w:pPr>
      <w:bookmarkStart w:id="67" w:name="_Toc102468588"/>
      <w:r>
        <w:t>Descripción de los resultados obtenidos</w:t>
      </w:r>
      <w:bookmarkEnd w:id="67"/>
      <w:r>
        <w:t xml:space="preserve"> </w:t>
      </w:r>
    </w:p>
    <w:p w14:paraId="3F73AE82" w14:textId="77777777" w:rsidR="006610B2" w:rsidRDefault="006610B2" w:rsidP="006610B2">
      <w:pPr>
        <w:pStyle w:val="Ttulo3"/>
      </w:pPr>
      <w:bookmarkStart w:id="68" w:name="_Toc102468589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68"/>
      <w:proofErr w:type="spellEnd"/>
    </w:p>
    <w:p w14:paraId="53FA8DD6" w14:textId="4FE26989" w:rsidR="006610B2" w:rsidRDefault="006610B2" w:rsidP="006610B2">
      <w:r>
        <w:t xml:space="preserve">Si ejecutamos nuevamente el script con esta modificación, obtenemos que el </w:t>
      </w:r>
      <w:proofErr w:type="spellStart"/>
      <w:r>
        <w:t>accuracy</w:t>
      </w:r>
      <w:proofErr w:type="spellEnd"/>
      <w:r>
        <w:t xml:space="preserve"> del script </w:t>
      </w:r>
      <w:r w:rsidR="00B20733">
        <w:t xml:space="preserve">no cambia con respecto al uso de </w:t>
      </w:r>
      <w:proofErr w:type="spellStart"/>
      <w:r w:rsidR="00B20733">
        <w:t>bigramas</w:t>
      </w:r>
      <w:proofErr w:type="spellEnd"/>
      <w:r>
        <w:t xml:space="preserve">, como podemos observar en la ilustración siguiente. Y la desviación </w:t>
      </w:r>
      <w:r w:rsidR="00B20733">
        <w:t>estándar también se mantiene</w:t>
      </w:r>
      <w:r>
        <w:t xml:space="preserve"> a un 0.03.</w:t>
      </w:r>
    </w:p>
    <w:p w14:paraId="4E203810" w14:textId="77777777" w:rsidR="006610B2" w:rsidRDefault="006610B2" w:rsidP="006610B2">
      <w:pPr>
        <w:keepNext/>
      </w:pPr>
      <w:r w:rsidRPr="00A263C5">
        <w:lastRenderedPageBreak/>
        <w:drawing>
          <wp:inline distT="0" distB="0" distL="0" distR="0" wp14:anchorId="292EB2D4" wp14:editId="0B650FA1">
            <wp:extent cx="3857400" cy="2214113"/>
            <wp:effectExtent l="0" t="0" r="0" b="0"/>
            <wp:docPr id="57" name="Imagen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Imagen 57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57400" cy="22141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13982D" w14:textId="48A07358" w:rsidR="00F12FAC" w:rsidRDefault="006610B2" w:rsidP="006610B2">
      <w:pPr>
        <w:pStyle w:val="Descripcin"/>
      </w:pPr>
      <w:bookmarkStart w:id="69" w:name="_Toc102468623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F12FAC">
        <w:rPr>
          <w:noProof/>
        </w:rPr>
        <w:t>29</w:t>
      </w:r>
      <w:r>
        <w:fldChar w:fldCharType="end"/>
      </w:r>
      <w:r>
        <w:t xml:space="preserve">. </w:t>
      </w:r>
      <w:proofErr w:type="spellStart"/>
      <w:r>
        <w:t>Accuracy</w:t>
      </w:r>
      <w:proofErr w:type="spellEnd"/>
      <w:r>
        <w:t xml:space="preserve"> de la séptima modificación</w:t>
      </w:r>
      <w:bookmarkEnd w:id="69"/>
    </w:p>
    <w:p w14:paraId="4E75DF45" w14:textId="77777777" w:rsidR="00F12FAC" w:rsidRDefault="00F12FAC">
      <w:pPr>
        <w:spacing w:line="259" w:lineRule="auto"/>
        <w:jc w:val="left"/>
        <w:rPr>
          <w:i/>
          <w:iCs/>
          <w:color w:val="44546A" w:themeColor="text2"/>
          <w:sz w:val="18"/>
          <w:szCs w:val="18"/>
        </w:rPr>
      </w:pPr>
      <w:r>
        <w:br w:type="page"/>
      </w:r>
    </w:p>
    <w:p w14:paraId="74813C50" w14:textId="74A52DD6" w:rsidR="002062A7" w:rsidRDefault="002062A7" w:rsidP="002062A7">
      <w:pPr>
        <w:pStyle w:val="Ttulo1"/>
      </w:pPr>
      <w:bookmarkStart w:id="70" w:name="_Toc102468590"/>
      <w:r>
        <w:lastRenderedPageBreak/>
        <w:t>Conclusiones</w:t>
      </w:r>
      <w:bookmarkEnd w:id="70"/>
    </w:p>
    <w:p w14:paraId="7FDC52D0" w14:textId="24142FBC" w:rsidR="002062A7" w:rsidRDefault="002062A7" w:rsidP="002062A7">
      <w:pPr>
        <w:pStyle w:val="Ttulo2"/>
      </w:pPr>
      <w:bookmarkStart w:id="71" w:name="_Toc102468591"/>
      <w:r>
        <w:t>Impacto de las variables en los resultados</w:t>
      </w:r>
      <w:bookmarkEnd w:id="71"/>
    </w:p>
    <w:p w14:paraId="35780954" w14:textId="021E4158" w:rsidR="002062A7" w:rsidRDefault="002062A7" w:rsidP="002062A7">
      <w:pPr>
        <w:pStyle w:val="Ttulo2"/>
      </w:pPr>
      <w:bookmarkStart w:id="72" w:name="_Toc102468592"/>
      <w:r>
        <w:t>Combinaciones de variables</w:t>
      </w:r>
      <w:bookmarkEnd w:id="72"/>
    </w:p>
    <w:p w14:paraId="5DBD83AB" w14:textId="2753BF15" w:rsidR="002062A7" w:rsidRPr="002062A7" w:rsidRDefault="002062A7" w:rsidP="002062A7">
      <w:pPr>
        <w:pStyle w:val="Ttulo2"/>
      </w:pPr>
      <w:bookmarkStart w:id="73" w:name="_Toc102468593"/>
      <w:r>
        <w:t>Mejor conjunto de variables</w:t>
      </w:r>
      <w:bookmarkEnd w:id="73"/>
    </w:p>
    <w:p w14:paraId="5C513F35" w14:textId="77777777" w:rsidR="009D675B" w:rsidRDefault="009D675B">
      <w:pPr>
        <w:spacing w:line="259" w:lineRule="auto"/>
        <w:jc w:val="left"/>
      </w:pPr>
      <w:r>
        <w:br w:type="page"/>
      </w:r>
    </w:p>
    <w:p w14:paraId="33F2C3D3" w14:textId="77777777" w:rsidR="00440809" w:rsidRDefault="00440809" w:rsidP="00440809">
      <w:pPr>
        <w:pStyle w:val="Ttulo1"/>
      </w:pPr>
      <w:bookmarkStart w:id="74" w:name="_Toc102468594"/>
      <w:r>
        <w:lastRenderedPageBreak/>
        <w:t>Bibliografía</w:t>
      </w:r>
      <w:bookmarkEnd w:id="74"/>
    </w:p>
    <w:sdt>
      <w:sdtPr>
        <w:tag w:val="MENDELEY_BIBLIOGRAPHY"/>
        <w:id w:val="59992850"/>
        <w:placeholder>
          <w:docPart w:val="DefaultPlaceholder_-1854013440"/>
        </w:placeholder>
      </w:sdtPr>
      <w:sdtContent>
        <w:p w14:paraId="7AA369A1" w14:textId="77777777" w:rsidR="00944BF7" w:rsidRDefault="00944BF7">
          <w:pPr>
            <w:autoSpaceDE w:val="0"/>
            <w:autoSpaceDN w:val="0"/>
            <w:ind w:hanging="640"/>
            <w:divId w:val="786386587"/>
            <w:rPr>
              <w:rFonts w:eastAsia="Times New Roman"/>
              <w:szCs w:val="24"/>
            </w:rPr>
          </w:pPr>
          <w:r>
            <w:rPr>
              <w:rFonts w:eastAsia="Times New Roman"/>
            </w:rPr>
            <w:t>[1]</w:t>
          </w:r>
          <w:r>
            <w:rPr>
              <w:rFonts w:eastAsia="Times New Roman"/>
            </w:rPr>
            <w:tab/>
            <w:t xml:space="preserve">“¿Qué son las Stop </w:t>
          </w:r>
          <w:proofErr w:type="spellStart"/>
          <w:r>
            <w:rPr>
              <w:rFonts w:eastAsia="Times New Roman"/>
            </w:rPr>
            <w:t>Words</w:t>
          </w:r>
          <w:proofErr w:type="spellEnd"/>
          <w:r>
            <w:rPr>
              <w:rFonts w:eastAsia="Times New Roman"/>
            </w:rPr>
            <w:t xml:space="preserve"> y para qué sirven? – </w:t>
          </w:r>
          <w:proofErr w:type="spellStart"/>
          <w:r>
            <w:rPr>
              <w:rFonts w:eastAsia="Times New Roman"/>
            </w:rPr>
            <w:t>BlackBeast</w:t>
          </w:r>
          <w:proofErr w:type="spellEnd"/>
          <w:r>
            <w:rPr>
              <w:rFonts w:eastAsia="Times New Roman"/>
            </w:rPr>
            <w:t>.” https://blackbeast.pro/diccionario/stop-words/ (</w:t>
          </w:r>
          <w:proofErr w:type="spellStart"/>
          <w:r>
            <w:rPr>
              <w:rFonts w:eastAsia="Times New Roman"/>
            </w:rPr>
            <w:t>accessed</w:t>
          </w:r>
          <w:proofErr w:type="spellEnd"/>
          <w:r>
            <w:rPr>
              <w:rFonts w:eastAsia="Times New Roman"/>
            </w:rPr>
            <w:t xml:space="preserve"> May 02, 2022).</w:t>
          </w:r>
        </w:p>
        <w:p w14:paraId="6A184949" w14:textId="77777777" w:rsidR="00944BF7" w:rsidRDefault="00944BF7">
          <w:pPr>
            <w:autoSpaceDE w:val="0"/>
            <w:autoSpaceDN w:val="0"/>
            <w:ind w:hanging="640"/>
            <w:divId w:val="928002266"/>
            <w:rPr>
              <w:rFonts w:eastAsia="Times New Roman"/>
            </w:rPr>
          </w:pPr>
          <w:r>
            <w:rPr>
              <w:rFonts w:eastAsia="Times New Roman"/>
            </w:rPr>
            <w:t>[2]</w:t>
          </w:r>
          <w:r>
            <w:rPr>
              <w:rFonts w:eastAsia="Times New Roman"/>
            </w:rPr>
            <w:tab/>
            <w:t xml:space="preserve">“NLTK :: Natural </w:t>
          </w:r>
          <w:proofErr w:type="spellStart"/>
          <w:r>
            <w:rPr>
              <w:rFonts w:eastAsia="Times New Roman"/>
            </w:rPr>
            <w:t>Language</w:t>
          </w:r>
          <w:proofErr w:type="spellEnd"/>
          <w:r>
            <w:rPr>
              <w:rFonts w:eastAsia="Times New Roman"/>
            </w:rPr>
            <w:t xml:space="preserve"> </w:t>
          </w:r>
          <w:proofErr w:type="spellStart"/>
          <w:r>
            <w:rPr>
              <w:rFonts w:eastAsia="Times New Roman"/>
            </w:rPr>
            <w:t>Toolkit</w:t>
          </w:r>
          <w:proofErr w:type="spellEnd"/>
          <w:r>
            <w:rPr>
              <w:rFonts w:eastAsia="Times New Roman"/>
            </w:rPr>
            <w:t>.” https://www.nltk.org/index.html (</w:t>
          </w:r>
          <w:proofErr w:type="spellStart"/>
          <w:r>
            <w:rPr>
              <w:rFonts w:eastAsia="Times New Roman"/>
            </w:rPr>
            <w:t>accessed</w:t>
          </w:r>
          <w:proofErr w:type="spellEnd"/>
          <w:r>
            <w:rPr>
              <w:rFonts w:eastAsia="Times New Roman"/>
            </w:rPr>
            <w:t xml:space="preserve"> May 02, 2022).</w:t>
          </w:r>
        </w:p>
        <w:p w14:paraId="40C062D7" w14:textId="77777777" w:rsidR="00944BF7" w:rsidRDefault="00944BF7">
          <w:pPr>
            <w:autoSpaceDE w:val="0"/>
            <w:autoSpaceDN w:val="0"/>
            <w:ind w:hanging="640"/>
            <w:divId w:val="1138063915"/>
            <w:rPr>
              <w:rFonts w:eastAsia="Times New Roman"/>
            </w:rPr>
          </w:pPr>
          <w:r>
            <w:rPr>
              <w:rFonts w:eastAsia="Times New Roman"/>
            </w:rPr>
            <w:t>[3]</w:t>
          </w:r>
          <w:r>
            <w:rPr>
              <w:rFonts w:eastAsia="Times New Roman"/>
            </w:rPr>
            <w:tab/>
            <w:t>“</w:t>
          </w:r>
          <w:proofErr w:type="spellStart"/>
          <w:r>
            <w:rPr>
              <w:rFonts w:eastAsia="Times New Roman"/>
            </w:rPr>
            <w:t>nltk</w:t>
          </w:r>
          <w:proofErr w:type="spellEnd"/>
          <w:r>
            <w:rPr>
              <w:rFonts w:eastAsia="Times New Roman"/>
            </w:rPr>
            <w:t xml:space="preserve"> · </w:t>
          </w:r>
          <w:proofErr w:type="spellStart"/>
          <w:r>
            <w:rPr>
              <w:rFonts w:eastAsia="Times New Roman"/>
            </w:rPr>
            <w:t>PyPI</w:t>
          </w:r>
          <w:proofErr w:type="spellEnd"/>
          <w:r>
            <w:rPr>
              <w:rFonts w:eastAsia="Times New Roman"/>
            </w:rPr>
            <w:t>.” https://pypi.org/project/nltk/ (</w:t>
          </w:r>
          <w:proofErr w:type="spellStart"/>
          <w:r>
            <w:rPr>
              <w:rFonts w:eastAsia="Times New Roman"/>
            </w:rPr>
            <w:t>accessed</w:t>
          </w:r>
          <w:proofErr w:type="spellEnd"/>
          <w:r>
            <w:rPr>
              <w:rFonts w:eastAsia="Times New Roman"/>
            </w:rPr>
            <w:t xml:space="preserve"> May 02, 2022).</w:t>
          </w:r>
        </w:p>
        <w:p w14:paraId="7E835494" w14:textId="2F9CAC78" w:rsidR="00BF773A" w:rsidRDefault="00944BF7" w:rsidP="001D0611">
          <w:pPr>
            <w:widowControl w:val="0"/>
            <w:autoSpaceDE w:val="0"/>
            <w:autoSpaceDN w:val="0"/>
            <w:adjustRightInd w:val="0"/>
            <w:ind w:left="640" w:hanging="640"/>
          </w:pPr>
          <w:r>
            <w:rPr>
              <w:rFonts w:eastAsia="Times New Roman"/>
            </w:rPr>
            <w:t> </w:t>
          </w:r>
        </w:p>
      </w:sdtContent>
    </w:sdt>
    <w:p w14:paraId="034F3AE4" w14:textId="7FE7E684" w:rsidR="009C4CCE" w:rsidRPr="00787096" w:rsidRDefault="00440809" w:rsidP="001D0611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lang w:val="en-GB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14:paraId="1192EA03" w14:textId="77777777" w:rsidR="00440809" w:rsidRPr="00787096" w:rsidRDefault="00440809" w:rsidP="00440809">
      <w:pPr>
        <w:rPr>
          <w:lang w:val="en-GB"/>
        </w:rPr>
      </w:pPr>
      <w:r>
        <w:fldChar w:fldCharType="end"/>
      </w:r>
    </w:p>
    <w:p w14:paraId="4C283CE0" w14:textId="77777777" w:rsidR="00010847" w:rsidRPr="00787096" w:rsidRDefault="00010847" w:rsidP="00010847">
      <w:pPr>
        <w:rPr>
          <w:lang w:val="en-GB"/>
        </w:rPr>
      </w:pPr>
    </w:p>
    <w:p w14:paraId="3EB4284E" w14:textId="77777777" w:rsidR="00010847" w:rsidRPr="00787096" w:rsidRDefault="00010847" w:rsidP="00010847">
      <w:pPr>
        <w:rPr>
          <w:lang w:val="en-GB"/>
        </w:rPr>
      </w:pPr>
    </w:p>
    <w:sectPr w:rsidR="00010847" w:rsidRPr="00787096" w:rsidSect="00175737">
      <w:footerReference w:type="default" r:id="rId40"/>
      <w:pgSz w:w="11906" w:h="16838"/>
      <w:pgMar w:top="1417" w:right="1701" w:bottom="1417" w:left="1701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652975A" w14:textId="77777777" w:rsidR="00B05836" w:rsidRDefault="00B05836" w:rsidP="00DE77D9">
      <w:pPr>
        <w:spacing w:after="0" w:line="240" w:lineRule="auto"/>
      </w:pPr>
      <w:r>
        <w:separator/>
      </w:r>
    </w:p>
  </w:endnote>
  <w:endnote w:type="continuationSeparator" w:id="0">
    <w:p w14:paraId="37F7CD5A" w14:textId="77777777" w:rsidR="00B05836" w:rsidRDefault="00B05836" w:rsidP="00DE77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Raleway">
    <w:altName w:val="Raleway"/>
    <w:charset w:val="00"/>
    <w:family w:val="auto"/>
    <w:pitch w:val="variable"/>
    <w:sig w:usb0="A00002FF" w:usb1="5000205B" w:usb2="00000000" w:usb3="00000000" w:csb0="00000197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Slab">
    <w:altName w:val="Arial"/>
    <w:charset w:val="00"/>
    <w:family w:val="auto"/>
    <w:pitch w:val="variable"/>
    <w:sig w:usb0="E00002FF" w:usb1="5000205B" w:usb2="0000002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E9B949" w14:textId="77777777" w:rsidR="00175737" w:rsidRPr="001C5349" w:rsidRDefault="00175737">
    <w:pPr>
      <w:pStyle w:val="Piedepgina"/>
      <w:jc w:val="center"/>
      <w:rPr>
        <w:caps/>
      </w:rPr>
    </w:pPr>
    <w:r w:rsidRPr="001C5349">
      <w:rPr>
        <w:caps/>
      </w:rPr>
      <w:fldChar w:fldCharType="begin"/>
    </w:r>
    <w:r w:rsidRPr="001C5349">
      <w:rPr>
        <w:caps/>
      </w:rPr>
      <w:instrText>PAGE   \* MERGEFORMAT</w:instrText>
    </w:r>
    <w:r w:rsidRPr="001C5349">
      <w:rPr>
        <w:caps/>
      </w:rPr>
      <w:fldChar w:fldCharType="separate"/>
    </w:r>
    <w:r w:rsidRPr="001C5349">
      <w:rPr>
        <w:caps/>
      </w:rPr>
      <w:t>2</w:t>
    </w:r>
    <w:r w:rsidRPr="001C5349">
      <w:rPr>
        <w:caps/>
      </w:rPr>
      <w:fldChar w:fldCharType="end"/>
    </w:r>
  </w:p>
  <w:p w14:paraId="7676104A" w14:textId="77777777" w:rsidR="00381317" w:rsidRDefault="00381317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CE7366" w14:textId="6600C511" w:rsidR="00175737" w:rsidRPr="001C5349" w:rsidRDefault="00175737">
    <w:pPr>
      <w:pStyle w:val="Piedepgina"/>
      <w:jc w:val="center"/>
    </w:pPr>
    <w:r w:rsidRPr="001C5349">
      <w:t xml:space="preserve">Página </w:t>
    </w:r>
    <w:r w:rsidRPr="001C5349">
      <w:fldChar w:fldCharType="begin"/>
    </w:r>
    <w:r w:rsidRPr="001C5349">
      <w:instrText>PAGE  \* Arabic  \* MERGEFORMAT</w:instrText>
    </w:r>
    <w:r w:rsidRPr="001C5349">
      <w:fldChar w:fldCharType="separate"/>
    </w:r>
    <w:r w:rsidRPr="001C5349">
      <w:t>2</w:t>
    </w:r>
    <w:r w:rsidRPr="001C5349">
      <w:fldChar w:fldCharType="end"/>
    </w:r>
    <w:r w:rsidRPr="001C5349">
      <w:t xml:space="preserve"> de </w:t>
    </w:r>
    <w:fldSimple w:instr=" SECTIONPAGES  ">
      <w:r w:rsidR="00C155C2">
        <w:rPr>
          <w:noProof/>
        </w:rPr>
        <w:t>23</w:t>
      </w:r>
    </w:fldSimple>
  </w:p>
  <w:p w14:paraId="082DE63A" w14:textId="77777777" w:rsidR="00175737" w:rsidRDefault="00175737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7A261A" w14:textId="77777777" w:rsidR="00B05836" w:rsidRDefault="00B05836" w:rsidP="00DE77D9">
      <w:pPr>
        <w:spacing w:after="0" w:line="240" w:lineRule="auto"/>
      </w:pPr>
      <w:r>
        <w:separator/>
      </w:r>
    </w:p>
  </w:footnote>
  <w:footnote w:type="continuationSeparator" w:id="0">
    <w:p w14:paraId="035745DB" w14:textId="77777777" w:rsidR="00B05836" w:rsidRDefault="00B05836" w:rsidP="00DE77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color w:val="7F7F7F" w:themeColor="text1" w:themeTint="80"/>
      </w:rPr>
      <w:alias w:val="Título"/>
      <w:tag w:val=""/>
      <w:id w:val="1116400235"/>
      <w:placeholder>
        <w:docPart w:val="6978350CE49643108903EFAC5CEEC61B"/>
      </w:placeholder>
      <w:dataBinding w:prefixMappings="xmlns:ns0='http://purl.org/dc/elements/1.1/' xmlns:ns1='http://schemas.openxmlformats.org/package/2006/metadata/core-properties' " w:xpath="/ns1:coreProperties[1]/ns0:title[1]" w:storeItemID="{6C3C8BC8-F283-45AE-878A-BAB7291924A1}"/>
      <w:text/>
    </w:sdtPr>
    <w:sdtEndPr/>
    <w:sdtContent>
      <w:p w14:paraId="7C5EED66" w14:textId="6889E155" w:rsidR="003C1A26" w:rsidRDefault="00F34CD9">
        <w:pPr>
          <w:pStyle w:val="Encabezado"/>
          <w:jc w:val="right"/>
          <w:rPr>
            <w:color w:val="7F7F7F" w:themeColor="text1" w:themeTint="80"/>
          </w:rPr>
        </w:pPr>
        <w:r>
          <w:rPr>
            <w:color w:val="7F7F7F" w:themeColor="text1" w:themeTint="80"/>
          </w:rPr>
          <w:t>Memoria Practica Final</w:t>
        </w:r>
      </w:p>
    </w:sdtContent>
  </w:sdt>
  <w:p w14:paraId="60C65298" w14:textId="77777777" w:rsidR="00381317" w:rsidRDefault="00381317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5641D"/>
    <w:multiLevelType w:val="hybridMultilevel"/>
    <w:tmpl w:val="ED462F0C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>
      <w:start w:val="1"/>
      <w:numFmt w:val="decimal"/>
      <w:lvlText w:val="%4."/>
      <w:lvlJc w:val="left"/>
      <w:pPr>
        <w:ind w:left="2880" w:hanging="360"/>
      </w:pPr>
    </w:lvl>
    <w:lvl w:ilvl="4" w:tplc="0C0A0019">
      <w:start w:val="1"/>
      <w:numFmt w:val="lowerLetter"/>
      <w:lvlText w:val="%5."/>
      <w:lvlJc w:val="left"/>
      <w:pPr>
        <w:ind w:left="3600" w:hanging="360"/>
      </w:pPr>
    </w:lvl>
    <w:lvl w:ilvl="5" w:tplc="0C0A001B">
      <w:start w:val="1"/>
      <w:numFmt w:val="lowerRoman"/>
      <w:lvlText w:val="%6."/>
      <w:lvlJc w:val="right"/>
      <w:pPr>
        <w:ind w:left="4320" w:hanging="180"/>
      </w:pPr>
    </w:lvl>
    <w:lvl w:ilvl="6" w:tplc="0C0A000F">
      <w:start w:val="1"/>
      <w:numFmt w:val="decimal"/>
      <w:lvlText w:val="%7."/>
      <w:lvlJc w:val="left"/>
      <w:pPr>
        <w:ind w:left="5040" w:hanging="360"/>
      </w:pPr>
    </w:lvl>
    <w:lvl w:ilvl="7" w:tplc="0C0A0019">
      <w:start w:val="1"/>
      <w:numFmt w:val="lowerLetter"/>
      <w:lvlText w:val="%8."/>
      <w:lvlJc w:val="left"/>
      <w:pPr>
        <w:ind w:left="5760" w:hanging="360"/>
      </w:pPr>
    </w:lvl>
    <w:lvl w:ilvl="8" w:tplc="0C0A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E02869"/>
    <w:multiLevelType w:val="hybridMultilevel"/>
    <w:tmpl w:val="4E06AFE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3B0A13"/>
    <w:multiLevelType w:val="hybridMultilevel"/>
    <w:tmpl w:val="6C7AE24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5A03D4"/>
    <w:multiLevelType w:val="hybridMultilevel"/>
    <w:tmpl w:val="7FCC529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4221332"/>
    <w:multiLevelType w:val="hybridMultilevel"/>
    <w:tmpl w:val="3864C5A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BB761D2"/>
    <w:multiLevelType w:val="hybridMultilevel"/>
    <w:tmpl w:val="0D84E9E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BD850E6"/>
    <w:multiLevelType w:val="hybridMultilevel"/>
    <w:tmpl w:val="9496C67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DAE4689"/>
    <w:multiLevelType w:val="multilevel"/>
    <w:tmpl w:val="F8B256C4"/>
    <w:lvl w:ilvl="0">
      <w:start w:val="1"/>
      <w:numFmt w:val="decimal"/>
      <w:lvlText w:val="%1."/>
      <w:lvlJc w:val="left"/>
      <w:pPr>
        <w:ind w:left="360" w:hanging="360"/>
      </w:pPr>
      <w:rPr>
        <w:rFonts w:ascii="Raleway" w:hAnsi="Raleway" w:hint="default"/>
      </w:rPr>
    </w:lvl>
    <w:lvl w:ilvl="1">
      <w:start w:val="1"/>
      <w:numFmt w:val="decimal"/>
      <w:suff w:val="space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suff w:val="space"/>
      <w:lvlText w:val="%2.%1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" w15:restartNumberingAfterBreak="0">
    <w:nsid w:val="31925AD7"/>
    <w:multiLevelType w:val="hybridMultilevel"/>
    <w:tmpl w:val="7C84434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5E72D8C"/>
    <w:multiLevelType w:val="hybridMultilevel"/>
    <w:tmpl w:val="256639D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B0500A5"/>
    <w:multiLevelType w:val="hybridMultilevel"/>
    <w:tmpl w:val="C64005B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AEB4CB5"/>
    <w:multiLevelType w:val="hybridMultilevel"/>
    <w:tmpl w:val="E53CAF9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0405C69"/>
    <w:multiLevelType w:val="hybridMultilevel"/>
    <w:tmpl w:val="E400834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84D5D0B"/>
    <w:multiLevelType w:val="hybridMultilevel"/>
    <w:tmpl w:val="8920F80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8BD2674"/>
    <w:multiLevelType w:val="hybridMultilevel"/>
    <w:tmpl w:val="BDF4D57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B225FED"/>
    <w:multiLevelType w:val="hybridMultilevel"/>
    <w:tmpl w:val="83200BF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3434947"/>
    <w:multiLevelType w:val="hybridMultilevel"/>
    <w:tmpl w:val="B67061C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89B4B8D"/>
    <w:multiLevelType w:val="hybridMultilevel"/>
    <w:tmpl w:val="16425E5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AB60436"/>
    <w:multiLevelType w:val="hybridMultilevel"/>
    <w:tmpl w:val="72989D6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C15202D"/>
    <w:multiLevelType w:val="multilevel"/>
    <w:tmpl w:val="3AB6AB74"/>
    <w:lvl w:ilvl="0">
      <w:start w:val="1"/>
      <w:numFmt w:val="decimal"/>
      <w:pStyle w:val="Ttulo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Ttulo2"/>
      <w:suff w:val="space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Ttulo3"/>
      <w:suff w:val="space"/>
      <w:lvlText w:val="%1.%2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pStyle w:val="Ttulo4"/>
      <w:suff w:val="space"/>
      <w:lvlText w:val="%1.%2.%3.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pStyle w:val="Ttulo5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 w15:restartNumberingAfterBreak="0">
    <w:nsid w:val="70646C2F"/>
    <w:multiLevelType w:val="hybridMultilevel"/>
    <w:tmpl w:val="08B2172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0FA6873"/>
    <w:multiLevelType w:val="hybridMultilevel"/>
    <w:tmpl w:val="A4000DB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33918E3"/>
    <w:multiLevelType w:val="hybridMultilevel"/>
    <w:tmpl w:val="FD181AA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3392374"/>
    <w:multiLevelType w:val="hybridMultilevel"/>
    <w:tmpl w:val="889EB10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4651454"/>
    <w:multiLevelType w:val="hybridMultilevel"/>
    <w:tmpl w:val="1696DE4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6D7739F"/>
    <w:multiLevelType w:val="hybridMultilevel"/>
    <w:tmpl w:val="4AA40344"/>
    <w:lvl w:ilvl="0" w:tplc="6C18397A">
      <w:numFmt w:val="bullet"/>
      <w:lvlText w:val="•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E5A1109"/>
    <w:multiLevelType w:val="hybridMultilevel"/>
    <w:tmpl w:val="6C06A42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22373887">
    <w:abstractNumId w:val="0"/>
  </w:num>
  <w:num w:numId="2" w16cid:durableId="674038721">
    <w:abstractNumId w:val="19"/>
  </w:num>
  <w:num w:numId="3" w16cid:durableId="1243371296">
    <w:abstractNumId w:val="7"/>
  </w:num>
  <w:num w:numId="4" w16cid:durableId="378893402">
    <w:abstractNumId w:val="2"/>
  </w:num>
  <w:num w:numId="5" w16cid:durableId="211381818">
    <w:abstractNumId w:val="13"/>
  </w:num>
  <w:num w:numId="6" w16cid:durableId="1437092680">
    <w:abstractNumId w:val="21"/>
  </w:num>
  <w:num w:numId="7" w16cid:durableId="1540821199">
    <w:abstractNumId w:val="18"/>
  </w:num>
  <w:num w:numId="8" w16cid:durableId="1434865381">
    <w:abstractNumId w:val="26"/>
  </w:num>
  <w:num w:numId="9" w16cid:durableId="1461920608">
    <w:abstractNumId w:val="24"/>
  </w:num>
  <w:num w:numId="10" w16cid:durableId="1298140896">
    <w:abstractNumId w:val="23"/>
  </w:num>
  <w:num w:numId="11" w16cid:durableId="1906601415">
    <w:abstractNumId w:val="1"/>
  </w:num>
  <w:num w:numId="12" w16cid:durableId="956984839">
    <w:abstractNumId w:val="8"/>
  </w:num>
  <w:num w:numId="13" w16cid:durableId="1916668788">
    <w:abstractNumId w:val="22"/>
  </w:num>
  <w:num w:numId="14" w16cid:durableId="1786387372">
    <w:abstractNumId w:val="15"/>
  </w:num>
  <w:num w:numId="15" w16cid:durableId="632366712">
    <w:abstractNumId w:val="9"/>
  </w:num>
  <w:num w:numId="16" w16cid:durableId="1988774966">
    <w:abstractNumId w:val="4"/>
  </w:num>
  <w:num w:numId="17" w16cid:durableId="1772818146">
    <w:abstractNumId w:val="3"/>
  </w:num>
  <w:num w:numId="18" w16cid:durableId="11103951">
    <w:abstractNumId w:val="10"/>
  </w:num>
  <w:num w:numId="19" w16cid:durableId="2084571044">
    <w:abstractNumId w:val="14"/>
  </w:num>
  <w:num w:numId="20" w16cid:durableId="1950236701">
    <w:abstractNumId w:val="16"/>
  </w:num>
  <w:num w:numId="21" w16cid:durableId="372316842">
    <w:abstractNumId w:val="11"/>
  </w:num>
  <w:num w:numId="22" w16cid:durableId="1297685185">
    <w:abstractNumId w:val="17"/>
  </w:num>
  <w:num w:numId="23" w16cid:durableId="1808356440">
    <w:abstractNumId w:val="5"/>
  </w:num>
  <w:num w:numId="24" w16cid:durableId="400297132">
    <w:abstractNumId w:val="12"/>
  </w:num>
  <w:num w:numId="25" w16cid:durableId="1582331240">
    <w:abstractNumId w:val="20"/>
  </w:num>
  <w:num w:numId="26" w16cid:durableId="1763255225">
    <w:abstractNumId w:val="6"/>
  </w:num>
  <w:num w:numId="27" w16cid:durableId="42992334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attachedTemplate r:id="rId1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6A35"/>
    <w:rsid w:val="000001A7"/>
    <w:rsid w:val="00010847"/>
    <w:rsid w:val="000119E2"/>
    <w:rsid w:val="00022F81"/>
    <w:rsid w:val="000364AB"/>
    <w:rsid w:val="00044416"/>
    <w:rsid w:val="0005011A"/>
    <w:rsid w:val="00051B16"/>
    <w:rsid w:val="00071016"/>
    <w:rsid w:val="0008509B"/>
    <w:rsid w:val="0009234E"/>
    <w:rsid w:val="000A3FB9"/>
    <w:rsid w:val="000A5221"/>
    <w:rsid w:val="000C14D1"/>
    <w:rsid w:val="000C5630"/>
    <w:rsid w:val="000D2C31"/>
    <w:rsid w:val="000D747C"/>
    <w:rsid w:val="000F547C"/>
    <w:rsid w:val="000F5F16"/>
    <w:rsid w:val="000F665E"/>
    <w:rsid w:val="00101A8C"/>
    <w:rsid w:val="001027EF"/>
    <w:rsid w:val="00104888"/>
    <w:rsid w:val="00110968"/>
    <w:rsid w:val="00112394"/>
    <w:rsid w:val="001177C9"/>
    <w:rsid w:val="001235EF"/>
    <w:rsid w:val="00127788"/>
    <w:rsid w:val="00132849"/>
    <w:rsid w:val="00134B02"/>
    <w:rsid w:val="00136259"/>
    <w:rsid w:val="00143A5A"/>
    <w:rsid w:val="00161FD9"/>
    <w:rsid w:val="00165421"/>
    <w:rsid w:val="00165AD3"/>
    <w:rsid w:val="0017393A"/>
    <w:rsid w:val="00175737"/>
    <w:rsid w:val="00180D35"/>
    <w:rsid w:val="00183901"/>
    <w:rsid w:val="0018458A"/>
    <w:rsid w:val="001A35C4"/>
    <w:rsid w:val="001A5C51"/>
    <w:rsid w:val="001B2AAB"/>
    <w:rsid w:val="001C1A67"/>
    <w:rsid w:val="001C3DB6"/>
    <w:rsid w:val="001C5155"/>
    <w:rsid w:val="001C5349"/>
    <w:rsid w:val="001C68A9"/>
    <w:rsid w:val="001D0611"/>
    <w:rsid w:val="001D1AB6"/>
    <w:rsid w:val="001D2A03"/>
    <w:rsid w:val="001D6850"/>
    <w:rsid w:val="001E0BB5"/>
    <w:rsid w:val="002041BF"/>
    <w:rsid w:val="00205AF6"/>
    <w:rsid w:val="002062A7"/>
    <w:rsid w:val="002075E2"/>
    <w:rsid w:val="00214D85"/>
    <w:rsid w:val="00217955"/>
    <w:rsid w:val="00224039"/>
    <w:rsid w:val="00231EF1"/>
    <w:rsid w:val="0023485F"/>
    <w:rsid w:val="00253841"/>
    <w:rsid w:val="00276427"/>
    <w:rsid w:val="002954B8"/>
    <w:rsid w:val="002C664D"/>
    <w:rsid w:val="002D6A35"/>
    <w:rsid w:val="002D6B1C"/>
    <w:rsid w:val="002F11A9"/>
    <w:rsid w:val="002F1E21"/>
    <w:rsid w:val="002F24BE"/>
    <w:rsid w:val="002F7A18"/>
    <w:rsid w:val="003065FF"/>
    <w:rsid w:val="00312EB7"/>
    <w:rsid w:val="00314874"/>
    <w:rsid w:val="0032251C"/>
    <w:rsid w:val="003264A3"/>
    <w:rsid w:val="0033071B"/>
    <w:rsid w:val="00335F8B"/>
    <w:rsid w:val="0034196A"/>
    <w:rsid w:val="00343634"/>
    <w:rsid w:val="00343D30"/>
    <w:rsid w:val="003475B0"/>
    <w:rsid w:val="0035568F"/>
    <w:rsid w:val="003706AC"/>
    <w:rsid w:val="00374FF2"/>
    <w:rsid w:val="00381317"/>
    <w:rsid w:val="00383DDE"/>
    <w:rsid w:val="00385CEA"/>
    <w:rsid w:val="00390378"/>
    <w:rsid w:val="00391277"/>
    <w:rsid w:val="003A10D5"/>
    <w:rsid w:val="003A50D5"/>
    <w:rsid w:val="003B57D7"/>
    <w:rsid w:val="003C1A26"/>
    <w:rsid w:val="003C1A81"/>
    <w:rsid w:val="003F4A00"/>
    <w:rsid w:val="003F71AF"/>
    <w:rsid w:val="003F7CD4"/>
    <w:rsid w:val="0041094C"/>
    <w:rsid w:val="004143D2"/>
    <w:rsid w:val="004210F5"/>
    <w:rsid w:val="00427A90"/>
    <w:rsid w:val="00431A9B"/>
    <w:rsid w:val="004335CC"/>
    <w:rsid w:val="00440809"/>
    <w:rsid w:val="00464A6A"/>
    <w:rsid w:val="00467129"/>
    <w:rsid w:val="00480CF4"/>
    <w:rsid w:val="004922A2"/>
    <w:rsid w:val="004944F2"/>
    <w:rsid w:val="004962E4"/>
    <w:rsid w:val="004A02AA"/>
    <w:rsid w:val="004A1F7B"/>
    <w:rsid w:val="004B7C75"/>
    <w:rsid w:val="004C4DFF"/>
    <w:rsid w:val="004D11D2"/>
    <w:rsid w:val="004D4CC9"/>
    <w:rsid w:val="004E399C"/>
    <w:rsid w:val="004E76AA"/>
    <w:rsid w:val="004F0EDE"/>
    <w:rsid w:val="004F1129"/>
    <w:rsid w:val="00505BA7"/>
    <w:rsid w:val="00512EAF"/>
    <w:rsid w:val="00522A68"/>
    <w:rsid w:val="005255B3"/>
    <w:rsid w:val="0053214D"/>
    <w:rsid w:val="0053287F"/>
    <w:rsid w:val="00541059"/>
    <w:rsid w:val="00542D7D"/>
    <w:rsid w:val="0054519F"/>
    <w:rsid w:val="005548F7"/>
    <w:rsid w:val="005667D0"/>
    <w:rsid w:val="0056715B"/>
    <w:rsid w:val="005808AF"/>
    <w:rsid w:val="00581722"/>
    <w:rsid w:val="00582CDE"/>
    <w:rsid w:val="005838B0"/>
    <w:rsid w:val="00585AD2"/>
    <w:rsid w:val="0059168B"/>
    <w:rsid w:val="005A02FA"/>
    <w:rsid w:val="005A7C09"/>
    <w:rsid w:val="005B02CE"/>
    <w:rsid w:val="005B1367"/>
    <w:rsid w:val="005B35F3"/>
    <w:rsid w:val="005C02A7"/>
    <w:rsid w:val="005C02EE"/>
    <w:rsid w:val="005C04B4"/>
    <w:rsid w:val="005C0575"/>
    <w:rsid w:val="005D5460"/>
    <w:rsid w:val="005D5FB2"/>
    <w:rsid w:val="005E1E38"/>
    <w:rsid w:val="005E3A36"/>
    <w:rsid w:val="005E5170"/>
    <w:rsid w:val="005E75A4"/>
    <w:rsid w:val="005F19A6"/>
    <w:rsid w:val="00603557"/>
    <w:rsid w:val="00616AB2"/>
    <w:rsid w:val="00631C27"/>
    <w:rsid w:val="00636748"/>
    <w:rsid w:val="00636B32"/>
    <w:rsid w:val="00652554"/>
    <w:rsid w:val="006550B6"/>
    <w:rsid w:val="00657023"/>
    <w:rsid w:val="006575B1"/>
    <w:rsid w:val="006610B2"/>
    <w:rsid w:val="0066239A"/>
    <w:rsid w:val="006717D5"/>
    <w:rsid w:val="00673EAD"/>
    <w:rsid w:val="0067480A"/>
    <w:rsid w:val="00692396"/>
    <w:rsid w:val="006A2171"/>
    <w:rsid w:val="006C5617"/>
    <w:rsid w:val="006C5D48"/>
    <w:rsid w:val="006E4E2D"/>
    <w:rsid w:val="006F1930"/>
    <w:rsid w:val="007013BA"/>
    <w:rsid w:val="00703146"/>
    <w:rsid w:val="00703E32"/>
    <w:rsid w:val="00707765"/>
    <w:rsid w:val="00710AAC"/>
    <w:rsid w:val="00716830"/>
    <w:rsid w:val="007171DE"/>
    <w:rsid w:val="0073043D"/>
    <w:rsid w:val="00740510"/>
    <w:rsid w:val="0074575E"/>
    <w:rsid w:val="00746A28"/>
    <w:rsid w:val="00747646"/>
    <w:rsid w:val="0075763E"/>
    <w:rsid w:val="007642B2"/>
    <w:rsid w:val="00771B3A"/>
    <w:rsid w:val="00773E6A"/>
    <w:rsid w:val="00774693"/>
    <w:rsid w:val="00777492"/>
    <w:rsid w:val="00780E1A"/>
    <w:rsid w:val="00781AFD"/>
    <w:rsid w:val="00786C02"/>
    <w:rsid w:val="00787096"/>
    <w:rsid w:val="00790AFC"/>
    <w:rsid w:val="00794826"/>
    <w:rsid w:val="00796404"/>
    <w:rsid w:val="007A24DC"/>
    <w:rsid w:val="007B72DD"/>
    <w:rsid w:val="007C6EA3"/>
    <w:rsid w:val="007D49AA"/>
    <w:rsid w:val="007D63EF"/>
    <w:rsid w:val="007E2610"/>
    <w:rsid w:val="007E278B"/>
    <w:rsid w:val="007E31AC"/>
    <w:rsid w:val="007F6B62"/>
    <w:rsid w:val="00803257"/>
    <w:rsid w:val="00804140"/>
    <w:rsid w:val="008161C6"/>
    <w:rsid w:val="00820208"/>
    <w:rsid w:val="008318AA"/>
    <w:rsid w:val="00845F46"/>
    <w:rsid w:val="00852966"/>
    <w:rsid w:val="008615C8"/>
    <w:rsid w:val="00861E07"/>
    <w:rsid w:val="00863ECE"/>
    <w:rsid w:val="00867DFD"/>
    <w:rsid w:val="00873714"/>
    <w:rsid w:val="00883A52"/>
    <w:rsid w:val="0088601C"/>
    <w:rsid w:val="008A0C52"/>
    <w:rsid w:val="008C2BD3"/>
    <w:rsid w:val="008D7F11"/>
    <w:rsid w:val="008E3E5E"/>
    <w:rsid w:val="008F1FC6"/>
    <w:rsid w:val="009127AE"/>
    <w:rsid w:val="009235E6"/>
    <w:rsid w:val="00944BF7"/>
    <w:rsid w:val="00945A52"/>
    <w:rsid w:val="009556C4"/>
    <w:rsid w:val="009575AB"/>
    <w:rsid w:val="009607BD"/>
    <w:rsid w:val="00973A17"/>
    <w:rsid w:val="0097448A"/>
    <w:rsid w:val="009747A5"/>
    <w:rsid w:val="00977622"/>
    <w:rsid w:val="009827CA"/>
    <w:rsid w:val="009B2D49"/>
    <w:rsid w:val="009C13FE"/>
    <w:rsid w:val="009C1604"/>
    <w:rsid w:val="009C4CCE"/>
    <w:rsid w:val="009D1139"/>
    <w:rsid w:val="009D2429"/>
    <w:rsid w:val="009D4756"/>
    <w:rsid w:val="009D675B"/>
    <w:rsid w:val="009D7543"/>
    <w:rsid w:val="009E2C82"/>
    <w:rsid w:val="009E7B77"/>
    <w:rsid w:val="009F2EBD"/>
    <w:rsid w:val="009F5F66"/>
    <w:rsid w:val="009F733D"/>
    <w:rsid w:val="00A000F6"/>
    <w:rsid w:val="00A03DE1"/>
    <w:rsid w:val="00A0665F"/>
    <w:rsid w:val="00A0731D"/>
    <w:rsid w:val="00A11DA7"/>
    <w:rsid w:val="00A130D8"/>
    <w:rsid w:val="00A213FD"/>
    <w:rsid w:val="00A21F9E"/>
    <w:rsid w:val="00A22965"/>
    <w:rsid w:val="00A24DC6"/>
    <w:rsid w:val="00A26098"/>
    <w:rsid w:val="00A263C5"/>
    <w:rsid w:val="00A32F7D"/>
    <w:rsid w:val="00A44D1F"/>
    <w:rsid w:val="00A45D9C"/>
    <w:rsid w:val="00A47746"/>
    <w:rsid w:val="00A53EC3"/>
    <w:rsid w:val="00A55B4C"/>
    <w:rsid w:val="00A600E1"/>
    <w:rsid w:val="00A616FD"/>
    <w:rsid w:val="00A636EB"/>
    <w:rsid w:val="00A86032"/>
    <w:rsid w:val="00A93616"/>
    <w:rsid w:val="00AC3CA8"/>
    <w:rsid w:val="00AD4E8D"/>
    <w:rsid w:val="00AF6316"/>
    <w:rsid w:val="00B05836"/>
    <w:rsid w:val="00B17EB2"/>
    <w:rsid w:val="00B20733"/>
    <w:rsid w:val="00B21916"/>
    <w:rsid w:val="00B37C9B"/>
    <w:rsid w:val="00B40894"/>
    <w:rsid w:val="00B50124"/>
    <w:rsid w:val="00B521DE"/>
    <w:rsid w:val="00B56ABF"/>
    <w:rsid w:val="00B56F09"/>
    <w:rsid w:val="00B61583"/>
    <w:rsid w:val="00B7089F"/>
    <w:rsid w:val="00B72C69"/>
    <w:rsid w:val="00B76CCB"/>
    <w:rsid w:val="00B80165"/>
    <w:rsid w:val="00B9175C"/>
    <w:rsid w:val="00BB287C"/>
    <w:rsid w:val="00BB4D94"/>
    <w:rsid w:val="00BB635A"/>
    <w:rsid w:val="00BC1127"/>
    <w:rsid w:val="00BC7E6B"/>
    <w:rsid w:val="00BD3D38"/>
    <w:rsid w:val="00BF50FF"/>
    <w:rsid w:val="00BF5770"/>
    <w:rsid w:val="00BF773A"/>
    <w:rsid w:val="00C07359"/>
    <w:rsid w:val="00C110DA"/>
    <w:rsid w:val="00C11DBA"/>
    <w:rsid w:val="00C1497D"/>
    <w:rsid w:val="00C155C2"/>
    <w:rsid w:val="00C176D5"/>
    <w:rsid w:val="00C233C6"/>
    <w:rsid w:val="00C36EBF"/>
    <w:rsid w:val="00C65F72"/>
    <w:rsid w:val="00C81217"/>
    <w:rsid w:val="00C84365"/>
    <w:rsid w:val="00C87465"/>
    <w:rsid w:val="00C93AD8"/>
    <w:rsid w:val="00CA15C1"/>
    <w:rsid w:val="00CA5AA4"/>
    <w:rsid w:val="00CB2EDD"/>
    <w:rsid w:val="00CB3FF4"/>
    <w:rsid w:val="00CB58B5"/>
    <w:rsid w:val="00CC193A"/>
    <w:rsid w:val="00CC306C"/>
    <w:rsid w:val="00CC46B0"/>
    <w:rsid w:val="00CC5595"/>
    <w:rsid w:val="00CC6C30"/>
    <w:rsid w:val="00CD1D28"/>
    <w:rsid w:val="00CD469C"/>
    <w:rsid w:val="00CE02C9"/>
    <w:rsid w:val="00CE526F"/>
    <w:rsid w:val="00CE6488"/>
    <w:rsid w:val="00CF3A0D"/>
    <w:rsid w:val="00CF6CF3"/>
    <w:rsid w:val="00D00CD8"/>
    <w:rsid w:val="00D05F1D"/>
    <w:rsid w:val="00D062E6"/>
    <w:rsid w:val="00D15577"/>
    <w:rsid w:val="00D26DEF"/>
    <w:rsid w:val="00D414E6"/>
    <w:rsid w:val="00D41E78"/>
    <w:rsid w:val="00D42230"/>
    <w:rsid w:val="00D464C6"/>
    <w:rsid w:val="00D47D89"/>
    <w:rsid w:val="00D76655"/>
    <w:rsid w:val="00D806EC"/>
    <w:rsid w:val="00D811D8"/>
    <w:rsid w:val="00D84C1E"/>
    <w:rsid w:val="00D861F3"/>
    <w:rsid w:val="00D873A9"/>
    <w:rsid w:val="00D9452E"/>
    <w:rsid w:val="00DA1040"/>
    <w:rsid w:val="00DA11AD"/>
    <w:rsid w:val="00DA3389"/>
    <w:rsid w:val="00DB3022"/>
    <w:rsid w:val="00DB36D6"/>
    <w:rsid w:val="00DB646E"/>
    <w:rsid w:val="00DC42DC"/>
    <w:rsid w:val="00DC7055"/>
    <w:rsid w:val="00DD21DF"/>
    <w:rsid w:val="00DD2508"/>
    <w:rsid w:val="00DE2676"/>
    <w:rsid w:val="00DE5E1D"/>
    <w:rsid w:val="00DE77D9"/>
    <w:rsid w:val="00DF3B76"/>
    <w:rsid w:val="00DF6596"/>
    <w:rsid w:val="00E05EA4"/>
    <w:rsid w:val="00E10D94"/>
    <w:rsid w:val="00E173DC"/>
    <w:rsid w:val="00E25272"/>
    <w:rsid w:val="00E31B7F"/>
    <w:rsid w:val="00E33A4C"/>
    <w:rsid w:val="00E34AC2"/>
    <w:rsid w:val="00E34D0E"/>
    <w:rsid w:val="00E41841"/>
    <w:rsid w:val="00E44334"/>
    <w:rsid w:val="00E5042A"/>
    <w:rsid w:val="00E56197"/>
    <w:rsid w:val="00E61826"/>
    <w:rsid w:val="00E62E62"/>
    <w:rsid w:val="00E63F00"/>
    <w:rsid w:val="00E66D71"/>
    <w:rsid w:val="00E706CD"/>
    <w:rsid w:val="00E71FB3"/>
    <w:rsid w:val="00E922FB"/>
    <w:rsid w:val="00EA5AD1"/>
    <w:rsid w:val="00EB323C"/>
    <w:rsid w:val="00EC168C"/>
    <w:rsid w:val="00EC23DB"/>
    <w:rsid w:val="00EC5E53"/>
    <w:rsid w:val="00EE03BC"/>
    <w:rsid w:val="00EE065B"/>
    <w:rsid w:val="00EE1F99"/>
    <w:rsid w:val="00EE2FAB"/>
    <w:rsid w:val="00EE6350"/>
    <w:rsid w:val="00EF2266"/>
    <w:rsid w:val="00F01FCA"/>
    <w:rsid w:val="00F03ACC"/>
    <w:rsid w:val="00F05C8E"/>
    <w:rsid w:val="00F12FAC"/>
    <w:rsid w:val="00F13A7E"/>
    <w:rsid w:val="00F22606"/>
    <w:rsid w:val="00F25669"/>
    <w:rsid w:val="00F26406"/>
    <w:rsid w:val="00F313DB"/>
    <w:rsid w:val="00F328FC"/>
    <w:rsid w:val="00F34746"/>
    <w:rsid w:val="00F34CD9"/>
    <w:rsid w:val="00F41AA8"/>
    <w:rsid w:val="00F4260D"/>
    <w:rsid w:val="00F470D0"/>
    <w:rsid w:val="00F47A38"/>
    <w:rsid w:val="00F54C00"/>
    <w:rsid w:val="00F62264"/>
    <w:rsid w:val="00F6567F"/>
    <w:rsid w:val="00F70089"/>
    <w:rsid w:val="00F753E8"/>
    <w:rsid w:val="00F75F78"/>
    <w:rsid w:val="00F82B3C"/>
    <w:rsid w:val="00F83C90"/>
    <w:rsid w:val="00FA044D"/>
    <w:rsid w:val="00FA4035"/>
    <w:rsid w:val="00FA5640"/>
    <w:rsid w:val="00FB3FDC"/>
    <w:rsid w:val="00FC0CCA"/>
    <w:rsid w:val="00FC45FD"/>
    <w:rsid w:val="00FD6BF2"/>
    <w:rsid w:val="00FF5B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F7B012A"/>
  <w15:chartTrackingRefBased/>
  <w15:docId w15:val="{48018ACD-49F0-4E38-9777-A75239DD75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7089F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5A02FA"/>
    <w:pPr>
      <w:keepNext/>
      <w:keepLines/>
      <w:numPr>
        <w:numId w:val="2"/>
      </w:numPr>
      <w:spacing w:before="240" w:after="0"/>
      <w:outlineLvl w:val="0"/>
    </w:pPr>
    <w:rPr>
      <w:rFonts w:ascii="Verdana" w:eastAsiaTheme="majorEastAsia" w:hAnsi="Verdana" w:cstheme="majorBidi"/>
      <w:b/>
      <w:sz w:val="32"/>
      <w:szCs w:val="32"/>
    </w:rPr>
  </w:style>
  <w:style w:type="paragraph" w:styleId="Ttulo2">
    <w:name w:val="heading 2"/>
    <w:basedOn w:val="Ttulo1"/>
    <w:next w:val="Normal"/>
    <w:link w:val="Ttulo2Car"/>
    <w:uiPriority w:val="9"/>
    <w:unhideWhenUsed/>
    <w:qFormat/>
    <w:rsid w:val="005A02FA"/>
    <w:pPr>
      <w:numPr>
        <w:ilvl w:val="1"/>
      </w:numPr>
      <w:spacing w:before="40"/>
      <w:outlineLvl w:val="1"/>
    </w:pPr>
    <w:rPr>
      <w:sz w:val="28"/>
      <w:szCs w:val="26"/>
    </w:rPr>
  </w:style>
  <w:style w:type="paragraph" w:styleId="Ttulo3">
    <w:name w:val="heading 3"/>
    <w:basedOn w:val="Ttulo2"/>
    <w:next w:val="Normal"/>
    <w:link w:val="Ttulo3Car"/>
    <w:uiPriority w:val="9"/>
    <w:unhideWhenUsed/>
    <w:qFormat/>
    <w:rsid w:val="005A02FA"/>
    <w:pPr>
      <w:numPr>
        <w:ilvl w:val="2"/>
      </w:numPr>
      <w:outlineLvl w:val="2"/>
    </w:pPr>
    <w:rPr>
      <w:sz w:val="24"/>
      <w:szCs w:val="24"/>
    </w:rPr>
  </w:style>
  <w:style w:type="paragraph" w:styleId="Ttulo4">
    <w:name w:val="heading 4"/>
    <w:basedOn w:val="Ttulo3"/>
    <w:next w:val="Normal"/>
    <w:link w:val="Ttulo4Car"/>
    <w:uiPriority w:val="9"/>
    <w:unhideWhenUsed/>
    <w:qFormat/>
    <w:rsid w:val="00A0731D"/>
    <w:pPr>
      <w:numPr>
        <w:ilvl w:val="3"/>
      </w:numPr>
      <w:outlineLvl w:val="3"/>
    </w:pPr>
    <w:rPr>
      <w:iCs/>
    </w:rPr>
  </w:style>
  <w:style w:type="paragraph" w:styleId="Ttulo5">
    <w:name w:val="heading 5"/>
    <w:basedOn w:val="Ttulo4"/>
    <w:next w:val="Normal"/>
    <w:link w:val="Ttulo5Car"/>
    <w:uiPriority w:val="9"/>
    <w:unhideWhenUsed/>
    <w:qFormat/>
    <w:rsid w:val="00D26DEF"/>
    <w:pPr>
      <w:numPr>
        <w:ilvl w:val="4"/>
      </w:numPr>
      <w:outlineLvl w:val="4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716830"/>
    <w:pPr>
      <w:ind w:left="720"/>
      <w:contextualSpacing/>
    </w:pPr>
  </w:style>
  <w:style w:type="character" w:customStyle="1" w:styleId="Ttulo1Car">
    <w:name w:val="Título 1 Car"/>
    <w:basedOn w:val="Fuentedeprrafopredeter"/>
    <w:link w:val="Ttulo1"/>
    <w:uiPriority w:val="9"/>
    <w:rsid w:val="005A02FA"/>
    <w:rPr>
      <w:rFonts w:ascii="Verdana" w:eastAsiaTheme="majorEastAsia" w:hAnsi="Verdana" w:cstheme="majorBidi"/>
      <w:b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5A02FA"/>
    <w:rPr>
      <w:rFonts w:ascii="Verdana" w:eastAsiaTheme="majorEastAsia" w:hAnsi="Verdana" w:cstheme="majorBidi"/>
      <w:b/>
      <w:sz w:val="28"/>
      <w:szCs w:val="26"/>
    </w:rPr>
  </w:style>
  <w:style w:type="character" w:customStyle="1" w:styleId="Ttulo3Car">
    <w:name w:val="Título 3 Car"/>
    <w:basedOn w:val="Fuentedeprrafopredeter"/>
    <w:link w:val="Ttulo3"/>
    <w:uiPriority w:val="9"/>
    <w:rsid w:val="005A02FA"/>
    <w:rPr>
      <w:rFonts w:ascii="Verdana" w:eastAsiaTheme="majorEastAsia" w:hAnsi="Verdana" w:cstheme="majorBidi"/>
      <w:b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9"/>
    <w:rsid w:val="00A0731D"/>
    <w:rPr>
      <w:rFonts w:ascii="Raleway" w:eastAsiaTheme="majorEastAsia" w:hAnsi="Raleway" w:cstheme="majorBidi"/>
      <w:iCs/>
      <w:sz w:val="28"/>
      <w:szCs w:val="24"/>
    </w:rPr>
  </w:style>
  <w:style w:type="character" w:customStyle="1" w:styleId="Ttulo5Car">
    <w:name w:val="Título 5 Car"/>
    <w:basedOn w:val="Fuentedeprrafopredeter"/>
    <w:link w:val="Ttulo5"/>
    <w:uiPriority w:val="9"/>
    <w:rsid w:val="00D26DEF"/>
    <w:rPr>
      <w:rFonts w:ascii="Times New Roman" w:eastAsiaTheme="majorEastAsia" w:hAnsi="Times New Roman" w:cstheme="majorBidi"/>
      <w:iCs/>
      <w:smallCaps/>
      <w:sz w:val="24"/>
      <w:szCs w:val="24"/>
    </w:rPr>
  </w:style>
  <w:style w:type="paragraph" w:styleId="TtuloTDC">
    <w:name w:val="TOC Heading"/>
    <w:basedOn w:val="Ttulo1"/>
    <w:next w:val="Normal"/>
    <w:uiPriority w:val="39"/>
    <w:unhideWhenUsed/>
    <w:qFormat/>
    <w:rsid w:val="00BC7E6B"/>
    <w:pPr>
      <w:spacing w:line="259" w:lineRule="auto"/>
      <w:jc w:val="left"/>
      <w:outlineLvl w:val="9"/>
    </w:pPr>
    <w:rPr>
      <w:rFonts w:asciiTheme="majorHAnsi" w:hAnsiTheme="majorHAnsi"/>
      <w:color w:val="2F5496" w:themeColor="accent1" w:themeShade="BF"/>
      <w:lang w:eastAsia="es-ES"/>
    </w:rPr>
  </w:style>
  <w:style w:type="paragraph" w:styleId="ndice1">
    <w:name w:val="index 1"/>
    <w:basedOn w:val="Normal"/>
    <w:next w:val="Normal"/>
    <w:autoRedefine/>
    <w:uiPriority w:val="99"/>
    <w:semiHidden/>
    <w:unhideWhenUsed/>
    <w:rsid w:val="00BC7E6B"/>
    <w:pPr>
      <w:spacing w:after="0" w:line="240" w:lineRule="auto"/>
      <w:ind w:left="240" w:hanging="240"/>
    </w:pPr>
  </w:style>
  <w:style w:type="paragraph" w:styleId="TDC2">
    <w:name w:val="toc 2"/>
    <w:basedOn w:val="Normal"/>
    <w:next w:val="Normal"/>
    <w:autoRedefine/>
    <w:uiPriority w:val="39"/>
    <w:unhideWhenUsed/>
    <w:rsid w:val="009D7543"/>
    <w:pPr>
      <w:spacing w:after="100" w:line="240" w:lineRule="auto"/>
      <w:ind w:left="238"/>
    </w:pPr>
    <w:rPr>
      <w:sz w:val="20"/>
    </w:rPr>
  </w:style>
  <w:style w:type="paragraph" w:styleId="TDC3">
    <w:name w:val="toc 3"/>
    <w:basedOn w:val="Normal"/>
    <w:next w:val="Normal"/>
    <w:autoRedefine/>
    <w:uiPriority w:val="39"/>
    <w:unhideWhenUsed/>
    <w:rsid w:val="009D7543"/>
    <w:pPr>
      <w:spacing w:after="100" w:line="240" w:lineRule="auto"/>
      <w:ind w:left="482"/>
    </w:pPr>
    <w:rPr>
      <w:sz w:val="20"/>
    </w:rPr>
  </w:style>
  <w:style w:type="character" w:styleId="Hipervnculo">
    <w:name w:val="Hyperlink"/>
    <w:basedOn w:val="Fuentedeprrafopredeter"/>
    <w:uiPriority w:val="99"/>
    <w:unhideWhenUsed/>
    <w:rsid w:val="00BC7E6B"/>
    <w:rPr>
      <w:color w:val="0563C1" w:themeColor="hyperlink"/>
      <w:u w:val="single"/>
    </w:rPr>
  </w:style>
  <w:style w:type="paragraph" w:styleId="TDC1">
    <w:name w:val="toc 1"/>
    <w:basedOn w:val="Normal"/>
    <w:next w:val="Normal"/>
    <w:autoRedefine/>
    <w:uiPriority w:val="39"/>
    <w:unhideWhenUsed/>
    <w:rsid w:val="009D7543"/>
    <w:pPr>
      <w:spacing w:after="100" w:line="80" w:lineRule="atLeast"/>
    </w:pPr>
    <w:rPr>
      <w:sz w:val="20"/>
    </w:rPr>
  </w:style>
  <w:style w:type="paragraph" w:styleId="TDC4">
    <w:name w:val="toc 4"/>
    <w:basedOn w:val="Normal"/>
    <w:next w:val="Normal"/>
    <w:autoRedefine/>
    <w:uiPriority w:val="39"/>
    <w:semiHidden/>
    <w:unhideWhenUsed/>
    <w:rsid w:val="009D7543"/>
    <w:pPr>
      <w:spacing w:after="100" w:line="240" w:lineRule="auto"/>
      <w:ind w:left="720"/>
    </w:pPr>
    <w:rPr>
      <w:sz w:val="20"/>
    </w:rPr>
  </w:style>
  <w:style w:type="paragraph" w:styleId="TDC5">
    <w:name w:val="toc 5"/>
    <w:basedOn w:val="Normal"/>
    <w:next w:val="Normal"/>
    <w:autoRedefine/>
    <w:uiPriority w:val="39"/>
    <w:semiHidden/>
    <w:unhideWhenUsed/>
    <w:rsid w:val="00541059"/>
    <w:pPr>
      <w:spacing w:after="100" w:line="240" w:lineRule="auto"/>
      <w:ind w:left="958"/>
    </w:pPr>
    <w:rPr>
      <w:sz w:val="20"/>
    </w:rPr>
  </w:style>
  <w:style w:type="table" w:styleId="Tablaconcuadrcula">
    <w:name w:val="Table Grid"/>
    <w:basedOn w:val="Tablanormal"/>
    <w:uiPriority w:val="39"/>
    <w:rsid w:val="009235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concuadrcula3-nfasis1">
    <w:name w:val="Grid Table 3 Accent 1"/>
    <w:basedOn w:val="Tablanormal"/>
    <w:uiPriority w:val="48"/>
    <w:rsid w:val="004335CC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bottom w:val="single" w:sz="4" w:space="0" w:color="8EAADB" w:themeColor="accent1" w:themeTint="99"/>
        </w:tcBorders>
      </w:tcPr>
    </w:tblStylePr>
    <w:tblStylePr w:type="nwCell">
      <w:tblPr/>
      <w:tcPr>
        <w:tcBorders>
          <w:bottom w:val="single" w:sz="4" w:space="0" w:color="8EAADB" w:themeColor="accent1" w:themeTint="99"/>
        </w:tcBorders>
      </w:tcPr>
    </w:tblStylePr>
    <w:tblStylePr w:type="seCell">
      <w:tblPr/>
      <w:tcPr>
        <w:tcBorders>
          <w:top w:val="single" w:sz="4" w:space="0" w:color="8EAADB" w:themeColor="accent1" w:themeTint="99"/>
        </w:tcBorders>
      </w:tcPr>
    </w:tblStylePr>
    <w:tblStylePr w:type="swCell">
      <w:tblPr/>
      <w:tcPr>
        <w:tcBorders>
          <w:top w:val="single" w:sz="4" w:space="0" w:color="8EAADB" w:themeColor="accent1" w:themeTint="99"/>
        </w:tcBorders>
      </w:tcPr>
    </w:tblStylePr>
  </w:style>
  <w:style w:type="paragraph" w:styleId="Descripcin">
    <w:name w:val="caption"/>
    <w:basedOn w:val="Normal"/>
    <w:next w:val="Normal"/>
    <w:uiPriority w:val="35"/>
    <w:unhideWhenUsed/>
    <w:qFormat/>
    <w:rsid w:val="00C11DB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adeilustraciones">
    <w:name w:val="table of figures"/>
    <w:basedOn w:val="Normal"/>
    <w:next w:val="Normal"/>
    <w:uiPriority w:val="99"/>
    <w:unhideWhenUsed/>
    <w:rsid w:val="005A02FA"/>
    <w:pPr>
      <w:spacing w:after="0"/>
    </w:pPr>
    <w:rPr>
      <w:sz w:val="20"/>
    </w:rPr>
  </w:style>
  <w:style w:type="paragraph" w:styleId="HTMLconformatoprevio">
    <w:name w:val="HTML Preformatted"/>
    <w:basedOn w:val="Normal"/>
    <w:link w:val="HTMLconformatoprevioCar"/>
    <w:uiPriority w:val="99"/>
    <w:unhideWhenUsed/>
    <w:rsid w:val="00E33A4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es-E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E33A4C"/>
    <w:rPr>
      <w:rFonts w:ascii="Courier New" w:eastAsia="Times New Roman" w:hAnsi="Courier New" w:cs="Courier New"/>
      <w:sz w:val="20"/>
      <w:szCs w:val="20"/>
      <w:lang w:eastAsia="es-ES"/>
    </w:rPr>
  </w:style>
  <w:style w:type="paragraph" w:styleId="Encabezado">
    <w:name w:val="header"/>
    <w:basedOn w:val="Normal"/>
    <w:link w:val="EncabezadoCar"/>
    <w:uiPriority w:val="99"/>
    <w:unhideWhenUsed/>
    <w:rsid w:val="00DE77D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DE77D9"/>
    <w:rPr>
      <w:rFonts w:ascii="Roboto Slab" w:hAnsi="Roboto Slab"/>
    </w:rPr>
  </w:style>
  <w:style w:type="paragraph" w:styleId="Piedepgina">
    <w:name w:val="footer"/>
    <w:basedOn w:val="Normal"/>
    <w:link w:val="PiedepginaCar"/>
    <w:uiPriority w:val="99"/>
    <w:unhideWhenUsed/>
    <w:rsid w:val="00DE77D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DE77D9"/>
    <w:rPr>
      <w:rFonts w:ascii="Roboto Slab" w:hAnsi="Roboto Slab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127A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127AE"/>
    <w:rPr>
      <w:rFonts w:ascii="Segoe UI" w:hAnsi="Segoe UI" w:cs="Segoe UI"/>
      <w:sz w:val="18"/>
      <w:szCs w:val="18"/>
    </w:rPr>
  </w:style>
  <w:style w:type="table" w:styleId="Tablaconcuadrcula2-nfasis3">
    <w:name w:val="Grid Table 2 Accent 3"/>
    <w:basedOn w:val="Tablanormal"/>
    <w:uiPriority w:val="47"/>
    <w:rsid w:val="00C1497D"/>
    <w:pPr>
      <w:spacing w:after="0" w:line="240" w:lineRule="auto"/>
    </w:p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lanormal1">
    <w:name w:val="Plain Table 1"/>
    <w:basedOn w:val="Tablanormal"/>
    <w:uiPriority w:val="41"/>
    <w:rsid w:val="00F54C00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anormal5">
    <w:name w:val="Plain Table 5"/>
    <w:basedOn w:val="Tablanormal"/>
    <w:uiPriority w:val="45"/>
    <w:rsid w:val="007171DE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TDC8">
    <w:name w:val="toc 8"/>
    <w:basedOn w:val="Normal"/>
    <w:next w:val="Normal"/>
    <w:autoRedefine/>
    <w:uiPriority w:val="39"/>
    <w:semiHidden/>
    <w:unhideWhenUsed/>
    <w:rsid w:val="009D7543"/>
    <w:pPr>
      <w:spacing w:after="100"/>
      <w:ind w:left="1680"/>
    </w:pPr>
  </w:style>
  <w:style w:type="paragraph" w:styleId="Textonotapie">
    <w:name w:val="footnote text"/>
    <w:basedOn w:val="Normal"/>
    <w:link w:val="TextonotapieCar"/>
    <w:uiPriority w:val="99"/>
    <w:semiHidden/>
    <w:unhideWhenUsed/>
    <w:rsid w:val="004143D2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4143D2"/>
    <w:rPr>
      <w:rFonts w:ascii="Times New Roman" w:hAnsi="Times New Roman"/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4143D2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777492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ES"/>
    </w:rPr>
  </w:style>
  <w:style w:type="paragraph" w:styleId="Ttulo">
    <w:name w:val="Title"/>
    <w:basedOn w:val="Normal"/>
    <w:next w:val="Normal"/>
    <w:link w:val="TtuloCar"/>
    <w:uiPriority w:val="10"/>
    <w:qFormat/>
    <w:rsid w:val="00BB287C"/>
    <w:pPr>
      <w:spacing w:after="0" w:line="240" w:lineRule="auto"/>
      <w:contextualSpacing/>
      <w:jc w:val="left"/>
    </w:pPr>
    <w:rPr>
      <w:rFonts w:ascii="Verdana" w:eastAsiaTheme="majorEastAsia" w:hAnsi="Verdana" w:cstheme="majorBidi"/>
      <w:b/>
      <w:spacing w:val="-10"/>
      <w:kern w:val="28"/>
      <w:sz w:val="48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BB287C"/>
    <w:rPr>
      <w:rFonts w:ascii="Verdana" w:eastAsiaTheme="majorEastAsia" w:hAnsi="Verdana" w:cstheme="majorBidi"/>
      <w:b/>
      <w:spacing w:val="-10"/>
      <w:kern w:val="28"/>
      <w:sz w:val="48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231EF1"/>
    <w:pPr>
      <w:numPr>
        <w:ilvl w:val="1"/>
      </w:numPr>
    </w:pPr>
    <w:rPr>
      <w:rFonts w:eastAsiaTheme="minorEastAsia"/>
      <w:color w:val="000000" w:themeColor="text1"/>
      <w:sz w:val="32"/>
    </w:rPr>
  </w:style>
  <w:style w:type="character" w:customStyle="1" w:styleId="SubttuloCar">
    <w:name w:val="Subtítulo Car"/>
    <w:basedOn w:val="Fuentedeprrafopredeter"/>
    <w:link w:val="Subttulo"/>
    <w:uiPriority w:val="11"/>
    <w:rsid w:val="00231EF1"/>
    <w:rPr>
      <w:rFonts w:ascii="Times New Roman" w:eastAsiaTheme="minorEastAsia" w:hAnsi="Times New Roman"/>
      <w:color w:val="000000" w:themeColor="text1"/>
      <w:sz w:val="32"/>
    </w:rPr>
  </w:style>
  <w:style w:type="character" w:styleId="nfasissutil">
    <w:name w:val="Subtle Emphasis"/>
    <w:basedOn w:val="Fuentedeprrafopredeter"/>
    <w:uiPriority w:val="19"/>
    <w:qFormat/>
    <w:rsid w:val="00BB287C"/>
    <w:rPr>
      <w:rFonts w:ascii="Verdana" w:hAnsi="Verdana"/>
      <w:b/>
      <w:iCs/>
      <w:caps w:val="0"/>
      <w:smallCaps w:val="0"/>
      <w:strike w:val="0"/>
      <w:dstrike w:val="0"/>
      <w:vanish w:val="0"/>
      <w:color w:val="auto"/>
      <w:sz w:val="40"/>
      <w:vertAlign w:val="baseline"/>
    </w:rPr>
  </w:style>
  <w:style w:type="character" w:styleId="Ttulodellibro">
    <w:name w:val="Book Title"/>
    <w:basedOn w:val="Fuentedeprrafopredeter"/>
    <w:uiPriority w:val="33"/>
    <w:qFormat/>
    <w:rsid w:val="001D0611"/>
    <w:rPr>
      <w:rFonts w:ascii="Verdana" w:hAnsi="Verdana"/>
      <w:b/>
      <w:bCs/>
      <w:i w:val="0"/>
      <w:iCs/>
      <w:caps w:val="0"/>
      <w:smallCaps w:val="0"/>
      <w:color w:val="000000" w:themeColor="text1"/>
      <w:spacing w:val="5"/>
      <w:sz w:val="24"/>
    </w:rPr>
  </w:style>
  <w:style w:type="table" w:styleId="Tabladecuadrcula3">
    <w:name w:val="Grid Table 3"/>
    <w:basedOn w:val="Tablanormal"/>
    <w:uiPriority w:val="48"/>
    <w:rsid w:val="00CC6C30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character" w:styleId="Textodelmarcadordeposicin">
    <w:name w:val="Placeholder Text"/>
    <w:basedOn w:val="Fuentedeprrafopredeter"/>
    <w:uiPriority w:val="99"/>
    <w:semiHidden/>
    <w:rsid w:val="001A5C51"/>
    <w:rPr>
      <w:color w:val="808080"/>
    </w:rPr>
  </w:style>
  <w:style w:type="paragraph" w:customStyle="1" w:styleId="Cdigo">
    <w:name w:val="Código"/>
    <w:basedOn w:val="Normal"/>
    <w:link w:val="CdigoCar"/>
    <w:qFormat/>
    <w:rsid w:val="009B2D49"/>
    <w:pPr>
      <w:spacing w:line="240" w:lineRule="auto"/>
    </w:pPr>
    <w:rPr>
      <w:rFonts w:ascii="Consolas" w:hAnsi="Consolas"/>
      <w:sz w:val="20"/>
    </w:rPr>
  </w:style>
  <w:style w:type="character" w:customStyle="1" w:styleId="CdigoCar">
    <w:name w:val="Código Car"/>
    <w:basedOn w:val="Fuentedeprrafopredeter"/>
    <w:link w:val="Cdigo"/>
    <w:rsid w:val="009B2D49"/>
    <w:rPr>
      <w:rFonts w:ascii="Consolas" w:hAnsi="Consolas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4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73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94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73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680103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355772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224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399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99400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9018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2869908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37243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533032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023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24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86079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52707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508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73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1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65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4015316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821392">
              <w:marLeft w:val="0"/>
              <w:marRight w:val="0"/>
              <w:marTop w:val="0"/>
              <w:marBottom w:val="0"/>
              <w:divBdr>
                <w:top w:val="single" w:sz="6" w:space="2" w:color="C8CCD1"/>
                <w:left w:val="single" w:sz="6" w:space="2" w:color="C8CCD1"/>
                <w:bottom w:val="single" w:sz="6" w:space="2" w:color="C8CCD1"/>
                <w:right w:val="single" w:sz="6" w:space="2" w:color="C8CCD1"/>
              </w:divBdr>
            </w:div>
          </w:divsChild>
        </w:div>
      </w:divsChild>
    </w:div>
    <w:div w:id="114354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1164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73686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557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0766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37152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933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64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90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4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98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166689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747037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89699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687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273589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8456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01689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42244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95071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644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58847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782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8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85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37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905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6587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00226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06391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114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image" Target="media/image30.png"/><Relationship Id="rId21" Type="http://schemas.openxmlformats.org/officeDocument/2006/relationships/image" Target="media/image12.png"/><Relationship Id="rId34" Type="http://schemas.openxmlformats.org/officeDocument/2006/relationships/image" Target="media/image25.png"/><Relationship Id="rId42" Type="http://schemas.openxmlformats.org/officeDocument/2006/relationships/glossaryDocument" Target="glossary/document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image" Target="media/image20.png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32" Type="http://schemas.openxmlformats.org/officeDocument/2006/relationships/image" Target="media/image23.png"/><Relationship Id="rId37" Type="http://schemas.openxmlformats.org/officeDocument/2006/relationships/image" Target="media/image28.png"/><Relationship Id="rId40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image" Target="media/image27.png"/><Relationship Id="rId10" Type="http://schemas.openxmlformats.org/officeDocument/2006/relationships/image" Target="media/image1.jpeg"/><Relationship Id="rId19" Type="http://schemas.openxmlformats.org/officeDocument/2006/relationships/image" Target="media/image10.png"/><Relationship Id="rId31" Type="http://schemas.openxmlformats.org/officeDocument/2006/relationships/image" Target="media/image22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image" Target="media/image26.png"/><Relationship Id="rId43" Type="http://schemas.openxmlformats.org/officeDocument/2006/relationships/theme" Target="theme/theme1.xml"/><Relationship Id="rId8" Type="http://schemas.openxmlformats.org/officeDocument/2006/relationships/header" Target="header1.xml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4.png"/><Relationship Id="rId38" Type="http://schemas.openxmlformats.org/officeDocument/2006/relationships/image" Target="media/image29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Victor\Documents\Plantillas%20personalizadas%20de%20Office\PlantillaTrabajosUNED9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6978350CE49643108903EFAC5CEEC6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E17ADDA-4E55-4F07-BBB6-1C6ED534FEAA}"/>
      </w:docPartPr>
      <w:docPartBody>
        <w:p w:rsidR="00CD59ED" w:rsidRDefault="00851D58">
          <w:pPr>
            <w:pStyle w:val="6978350CE49643108903EFAC5CEEC61B"/>
          </w:pPr>
          <w:r w:rsidRPr="00007519">
            <w:rPr>
              <w:rStyle w:val="Textodelmarcadordeposicin"/>
            </w:rPr>
            <w:t>[Título]</w:t>
          </w:r>
        </w:p>
      </w:docPartBody>
    </w:docPart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B238955-1299-46BB-8425-5048DDE7691E}"/>
      </w:docPartPr>
      <w:docPartBody>
        <w:p w:rsidR="00000000" w:rsidRDefault="00F1669B">
          <w:r w:rsidRPr="006714B5">
            <w:rPr>
              <w:rStyle w:val="Textodelmarcadordeposicin"/>
            </w:rPr>
            <w:t>Haga clic o pulse aquí para escribir texto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Raleway">
    <w:altName w:val="Raleway"/>
    <w:charset w:val="00"/>
    <w:family w:val="auto"/>
    <w:pitch w:val="variable"/>
    <w:sig w:usb0="A00002FF" w:usb1="5000205B" w:usb2="00000000" w:usb3="00000000" w:csb0="00000197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Slab">
    <w:altName w:val="Arial"/>
    <w:charset w:val="00"/>
    <w:family w:val="auto"/>
    <w:pitch w:val="variable"/>
    <w:sig w:usb0="E00002FF" w:usb1="5000205B" w:usb2="0000002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51D58"/>
    <w:rsid w:val="00393082"/>
    <w:rsid w:val="003C16E4"/>
    <w:rsid w:val="00851D58"/>
    <w:rsid w:val="00BB0F40"/>
    <w:rsid w:val="00CD59ED"/>
    <w:rsid w:val="00E40811"/>
    <w:rsid w:val="00F166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s-ES" w:eastAsia="es-E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F1669B"/>
    <w:rPr>
      <w:color w:val="808080"/>
    </w:rPr>
  </w:style>
  <w:style w:type="paragraph" w:customStyle="1" w:styleId="6978350CE49643108903EFAC5CEEC61B">
    <w:name w:val="6978350CE49643108903EFAC5CEEC61B"/>
  </w:style>
  <w:style w:type="paragraph" w:customStyle="1" w:styleId="662D7F6C2050404B9266CFD3B91D7F9E">
    <w:name w:val="662D7F6C2050404B9266CFD3B91D7F9E"/>
    <w:rsid w:val="00F1669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217BDE6D-AE38-4834-B77E-8C6E399B2EE8}">
  <we:reference id="wa104382081" version="1.35.0.0" store="es-ES" storeType="OMEX"/>
  <we:alternateReferences>
    <we:reference id="wa104382081" version="1.35.0.0" store="es-ES" storeType="OMEX"/>
  </we:alternateReferences>
  <we:properties>
    <we:property name="MENDELEY_CITATIONS" value="[{&quot;citationID&quot;:&quot;MENDELEY_CITATION_8620706d-3ae7-4683-b618-2a272ab9dd62&quot;,&quot;properties&quot;:{&quot;noteIndex&quot;:0},&quot;isEdited&quot;:false,&quot;manualOverride&quot;:{&quot;isManuallyOverridden&quot;:false,&quot;citeprocText&quot;:&quot;[1]&quot;,&quot;manualOverrideText&quot;:&quot;&quot;},&quot;citationItems&quot;:[{&quot;id&quot;:&quot;0597cb14-f1a8-3cff-8c26-aa58f6e8d63c&quot;,&quot;itemData&quot;:{&quot;type&quot;:&quot;webpage&quot;,&quot;id&quot;:&quot;0597cb14-f1a8-3cff-8c26-aa58f6e8d63c&quot;,&quot;title&quot;:&quot;¿Qué son las Stop Words y para qué sirven? – BlackBeast&quot;,&quot;accessed&quot;:{&quot;date-parts&quot;:[[2022,5,2]]},&quot;URL&quot;:&quot;https://blackbeast.pro/diccionario/stop-words/&quot;,&quot;container-title-short&quot;:&quot;&quot;},&quot;isTemporary&quot;:false}],&quot;citationTag&quot;:&quot;MENDELEY_CITATION_v3_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&quot;},{&quot;citationID&quot;:&quot;MENDELEY_CITATION_de1b1239-9db3-4e2c-a7a0-b667e9d545b3&quot;,&quot;properties&quot;:{&quot;noteIndex&quot;:0},&quot;isEdited&quot;:false,&quot;manualOverride&quot;:{&quot;isManuallyOverridden&quot;:false,&quot;citeprocText&quot;:&quot;[2]&quot;,&quot;manualOverrideText&quot;:&quot;&quot;},&quot;citationItems&quot;:[{&quot;id&quot;:&quot;30e9f1c8-4c4a-349b-b6b9-ed446dc2ab57&quot;,&quot;itemData&quot;:{&quot;type&quot;:&quot;webpage&quot;,&quot;id&quot;:&quot;30e9f1c8-4c4a-349b-b6b9-ed446dc2ab57&quot;,&quot;title&quot;:&quot;NLTK :: Natural Language Toolkit&quot;,&quot;accessed&quot;:{&quot;date-parts&quot;:[[2022,5,2]]},&quot;URL&quot;:&quot;https://www.nltk.org/index.html&quot;,&quot;container-title-short&quot;:&quot;&quot;},&quot;isTemporary&quot;:false}],&quot;citationTag&quot;:&quot;MENDELEY_CITATION_v3_eyJjaXRhdGlvbklEIjoiTUVOREVMRVlfQ0lUQVRJT05fZGUxYjEyMzktOWRiMy00ZTJjLWE3YTAtYjY2N2U5ZDU0NWIz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==&quot;},{&quot;citationID&quot;:&quot;MENDELEY_CITATION_8d50dae8-4bca-4e3e-b0ee-735c42474b0e&quot;,&quot;properties&quot;:{&quot;noteIndex&quot;:0},&quot;isEdited&quot;:false,&quot;manualOverride&quot;:{&quot;isManuallyOverridden&quot;:false,&quot;citeprocText&quot;:&quot;[2]&quot;,&quot;manualOverrideText&quot;:&quot;&quot;},&quot;citationItems&quot;:[{&quot;id&quot;:&quot;30e9f1c8-4c4a-349b-b6b9-ed446dc2ab57&quot;,&quot;itemData&quot;:{&quot;type&quot;:&quot;webpage&quot;,&quot;id&quot;:&quot;30e9f1c8-4c4a-349b-b6b9-ed446dc2ab57&quot;,&quot;title&quot;:&quot;NLTK :: Natural Language Toolkit&quot;,&quot;accessed&quot;:{&quot;date-parts&quot;:[[2022,5,2]]},&quot;URL&quot;:&quot;https://www.nltk.org/index.html&quot;,&quot;container-title-short&quot;:&quot;&quot;},&quot;isTemporary&quot;:false}],&quot;citationTag&quot;:&quot;MENDELEY_CITATION_v3_eyJjaXRhdGlvbklEIjoiTUVOREVMRVlfQ0lUQVRJT05fOGQ1MGRhZTgtNGJjYS00ZTNlLWIwZWUtNzM1YzQyNDc0YjBl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==&quot;},{&quot;citationID&quot;:&quot;MENDELEY_CITATION_9ef95d83-df57-420a-99f6-73bec0c7c1d8&quot;,&quot;properties&quot;:{&quot;noteIndex&quot;:0},&quot;isEdited&quot;:false,&quot;manualOverride&quot;:{&quot;isManuallyOverridden&quot;:false,&quot;citeprocText&quot;:&quot;[3]&quot;,&quot;manualOverrideText&quot;:&quot;&quot;},&quot;citationItems&quot;:[{&quot;id&quot;:&quot;e458d30e-57b2-373d-9bc8-3348a47e1ee1&quot;,&quot;itemData&quot;:{&quot;type&quot;:&quot;webpage&quot;,&quot;id&quot;:&quot;e458d30e-57b2-373d-9bc8-3348a47e1ee1&quot;,&quot;title&quot;:&quot;nltk · PyPI&quot;,&quot;accessed&quot;:{&quot;date-parts&quot;:[[2022,5,2]]},&quot;URL&quot;:&quot;https://pypi.org/project/nltk/&quot;,&quot;container-title-short&quot;:&quot;&quot;},&quot;isTemporary&quot;:false}],&quot;citationTag&quot;:&quot;MENDELEY_CITATION_v3_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&quot;}]"/>
    <we:property name="MENDELEY_CITATIONS_STYLE" value="{&quot;id&quot;:&quot;https://www.zotero.org/styles/ieee&quot;,&quot;title&quot;:&quot;IEEE&quot;,&quot;format&quot;:&quot;numeric&quot;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E1DAE6-A8CA-455D-BF1D-A427544AD3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lantillaTrabajosUNED9</Template>
  <TotalTime>6085</TotalTime>
  <Pages>29</Pages>
  <Words>3734</Words>
  <Characters>20540</Characters>
  <Application>Microsoft Office Word</Application>
  <DocSecurity>0</DocSecurity>
  <Lines>171</Lines>
  <Paragraphs>4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Memoria Practica Final</vt:lpstr>
    </vt:vector>
  </TitlesOfParts>
  <Company/>
  <LinksUpToDate>false</LinksUpToDate>
  <CharactersWithSpaces>242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emoria Practica Final</dc:title>
  <dc:subject>Sistemas de Información no estructurada</dc:subject>
  <dc:creator>Victor</dc:creator>
  <cp:keywords/>
  <dc:description/>
  <cp:lastModifiedBy>Victor</cp:lastModifiedBy>
  <cp:revision>45</cp:revision>
  <cp:lastPrinted>2020-06-22T15:46:00Z</cp:lastPrinted>
  <dcterms:created xsi:type="dcterms:W3CDTF">2022-03-29T15:35:00Z</dcterms:created>
  <dcterms:modified xsi:type="dcterms:W3CDTF">2022-05-03T09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f81057b-6167-3845-8847-a09f05f07dd8</vt:lpwstr>
  </property>
  <property fmtid="{D5CDD505-2E9C-101B-9397-08002B2CF9AE}" pid="24" name="Mendeley Citation Style_1">
    <vt:lpwstr>http://www.zotero.org/styles/ieee</vt:lpwstr>
  </property>
</Properties>
</file>